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bookmarkStart w:id="0" w:name="_GoBack"/>
      <w:bookmarkEnd w:id="0"/>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77777777" w:rsidR="00B11759" w:rsidRPr="00F10645" w:rsidRDefault="0086311F">
      <w:pPr>
        <w:tabs>
          <w:tab w:val="left" w:pos="0"/>
        </w:tabs>
      </w:pPr>
      <w:bookmarkStart w:id="1" w:name="_gjdgxs" w:colFirst="0" w:colLast="0"/>
      <w:bookmarkEnd w:id="1"/>
      <w:r w:rsidRPr="00F10645">
        <w:rPr>
          <w:vertAlign w:val="superscript"/>
        </w:rPr>
        <w:t>1</w:t>
      </w:r>
      <w:r w:rsidRPr="00F10645">
        <w:t xml:space="preserve"> Fish Ecology Division, National Marine Fisheries Service, NOAA, Newport, OR 97365</w:t>
      </w:r>
    </w:p>
    <w:p w14:paraId="3713099B" w14:textId="77777777" w:rsidR="00B11759" w:rsidRPr="00F10645" w:rsidRDefault="0086311F">
      <w:pPr>
        <w:tabs>
          <w:tab w:val="left" w:pos="0"/>
        </w:tabs>
      </w:pPr>
      <w:r w:rsidRPr="00F10645">
        <w:rPr>
          <w:vertAlign w:val="superscript"/>
        </w:rPr>
        <w:t>2</w:t>
      </w:r>
      <w:r w:rsidRPr="00F10645">
        <w:t xml:space="preserve"> Fish Ecology Division, National Marine Fisheries Service, NOAA, Seattle, WA 98125</w:t>
      </w:r>
    </w:p>
    <w:p w14:paraId="70646030" w14:textId="77777777" w:rsidR="00B11759" w:rsidRPr="00F10645" w:rsidRDefault="00B11759"/>
    <w:p w14:paraId="55CB0C52" w14:textId="77777777" w:rsidR="00B11759" w:rsidRPr="00F10645" w:rsidRDefault="0086311F">
      <w:bookmarkStart w:id="2" w:name="_30j0zll" w:colFirst="0" w:colLast="0"/>
      <w:bookmarkEnd w:id="2"/>
      <w:r w:rsidRPr="00F10645">
        <w:t>Short title: Integrated marine and freshwater effects on salmon survival</w:t>
      </w:r>
      <w:r w:rsidRPr="00F10645">
        <w:br w:type="page"/>
      </w:r>
    </w:p>
    <w:p w14:paraId="69A47B6E" w14:textId="77777777" w:rsidR="00B11759" w:rsidRPr="00F10645" w:rsidRDefault="0086311F">
      <w:bookmarkStart w:id="3" w:name="_1fob9te" w:colFirst="0" w:colLast="0"/>
      <w:bookmarkEnd w:id="3"/>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77777777" w:rsidR="00B11759" w:rsidRPr="00B166D4" w:rsidRDefault="0086311F">
      <w:proofErr w:type="gramStart"/>
      <w:r w:rsidRPr="00B166D4">
        <w:t>word</w:t>
      </w:r>
      <w:proofErr w:type="gramEnd"/>
      <w:r w:rsidRPr="00B166D4">
        <w:t xml:space="preserve"> count: abstract (214), main (4515), figures (263), tables (179), references (1200)</w:t>
      </w:r>
    </w:p>
    <w:p w14:paraId="786B2B79" w14:textId="77777777" w:rsidR="00B11759" w:rsidRPr="00B166D4" w:rsidRDefault="0086311F">
      <w:bookmarkStart w:id="4" w:name="_3znysh7" w:colFirst="0" w:colLast="0"/>
      <w:bookmarkEnd w:id="4"/>
      <w:r w:rsidRPr="00B166D4">
        <w:rPr>
          <w:b/>
        </w:rPr>
        <w:t>Introduction</w:t>
      </w:r>
    </w:p>
    <w:p w14:paraId="426FB65F" w14:textId="6466AEA6"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subsistence for indigenous communities. However, overfishing, the effects of hydropower on flows and fish passage, alterations to freshwater habitat and water diversions, and impacts from production of hatchery fish have all led to steep declines in population sizes since the 1970s. In response to continued declines, the Snake River spring/summer Chinook salmon evolutionarily significant unit (ESU) was listed as threatened in 1992 (Federal Register 64(56):14307-14328 2005). Since then, tribal, state, and federal agencies have worked to mitigate these negative effects on salmon in the freshwater environment</w:t>
      </w:r>
      <w:r w:rsidR="00571447" w:rsidRPr="00B166D4">
        <w:t>; h</w:t>
      </w:r>
      <w:r w:rsidRPr="00B166D4">
        <w:t>owever,</w:t>
      </w:r>
      <w:r w:rsidR="0096025E" w:rsidRPr="00B166D4">
        <w:t xml:space="preserve"> marine survival has remained low and</w:t>
      </w:r>
      <w:r w:rsidRPr="00B166D4">
        <w:t xml:space="preserve">  populations have not fully recovered</w:t>
      </w:r>
      <w:r w:rsidR="005D702A" w:rsidRPr="00B166D4">
        <w:t xml:space="preserve"> </w:t>
      </w:r>
      <w:r w:rsidR="00B166D4">
        <w:fldChar w:fldCharType="begin"/>
      </w:r>
      <w:r w:rsidR="00C05905">
        <w:instrText xml:space="preserve"> ADDIN ZOTERO_ITEM CSL_CITATION {"citationID":"TQmVSBeU","properties":{"formattedCitation":"(Ford et al. 2011)","plainCitation":"(Ford et al. 2011)","noteIndex":0},"citationItems":[{"id":127,"uris":["http://zotero.org/users/local/sALjQm7t/items/9FUANP8I"],"uri":["http://zotero.org/users/local/sALjQm7t/items/9FUANP8I"],"itemData":{"id":127,"type":"article-journal","source":"Google Scholar","title":"Status review update for Pacific salmon and steelhead listed under the Endangered Species Act: Pacific Northwest","title-short":"Status review update for Pacific salmon and steelhead listed under the Endangered Species Act","author":[{"family":"Ford","given":"Michael J."},{"family":"Albaugh","given":"Andrew"},{"family":"Barnas","given":"Katie"},{"family":"Cooney","given":"Thomas D."},{"family":"Cowen","given":"Jeff"},{"family":"Hard","given":"Jeffrey John"},{"family":"Kope","given":"Robert Glenn"},{"family":"McClure","given":"Michelle M."},{"family":"McElhany","given":"Paul"},{"family":"Myers","given":"James Miles"}],"issued":{"date-parts":[["2011"]]}}}],"schema":"https://github.com/citation-style-language/schema/raw/master/csl-citation.json"} </w:instrText>
      </w:r>
      <w:r w:rsidR="00B166D4">
        <w:fldChar w:fldCharType="separate"/>
      </w:r>
      <w:r w:rsidR="00C05905" w:rsidRPr="00C05905">
        <w:t>(Ford et al. 2011)</w:t>
      </w:r>
      <w:r w:rsidR="00B166D4">
        <w:fldChar w:fldCharType="end"/>
      </w:r>
      <w:r w:rsidR="00366A3C" w:rsidRPr="00B166D4">
        <w:t xml:space="preserve">. </w:t>
      </w:r>
      <w:r w:rsidR="00B166D4">
        <w:t xml:space="preserve">Evidence 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05905">
        <w:instrText xml:space="preserve"> ADDIN ZOTERO_ITEM CSL_CITATION {"citationID":"xVacTVW7","properties":{"formattedCitation":"(Scheuerell and Williams 2005; Kilduff et al. 2014; Woodson and Litvin 2015; Wells et al. 2016)","plainCitation":"(Scheuerell and Williams 2005; Kilduff et al. 2014; Woodson and Litvin 2015; Wells et al. 2016)","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05905" w:rsidRPr="00C05905">
        <w:t>(</w:t>
      </w:r>
      <w:proofErr w:type="spellStart"/>
      <w:r w:rsidR="00C05905" w:rsidRPr="00C05905">
        <w:t>Scheuerell</w:t>
      </w:r>
      <w:proofErr w:type="spellEnd"/>
      <w:r w:rsidR="00C05905" w:rsidRPr="00C05905">
        <w:t xml:space="preserve"> and Williams 2005; </w:t>
      </w:r>
      <w:proofErr w:type="spellStart"/>
      <w:r w:rsidR="00C05905" w:rsidRPr="00C05905">
        <w:t>Kilduff</w:t>
      </w:r>
      <w:proofErr w:type="spellEnd"/>
      <w:r w:rsidR="00C05905" w:rsidRPr="00C05905">
        <w:t xml:space="preserve"> et al. 2014; Woodson and </w:t>
      </w:r>
      <w:proofErr w:type="spellStart"/>
      <w:r w:rsidR="00C05905" w:rsidRPr="00C05905">
        <w:t>Litvin</w:t>
      </w:r>
      <w:proofErr w:type="spellEnd"/>
      <w:r w:rsidR="00C05905" w:rsidRPr="00C05905">
        <w:t xml:space="preserve"> 2015; Wells et al. 2016)</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05905">
        <w:instrText xml:space="preserve"> ADDIN ZOTERO_ITEM CSL_CITATION {"citationID":"vn3U8k6f","properties":{"formattedCitation":"(Scheuerell et al. 2009; Gosselin et al. 2018)","plainCitation":"(Scheuerell et al. 2009; Gosselin et al. 2018)","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6226B0">
        <w:fldChar w:fldCharType="separate"/>
      </w:r>
      <w:r w:rsidR="00C05905" w:rsidRPr="00C05905">
        <w:t>(</w:t>
      </w:r>
      <w:proofErr w:type="spellStart"/>
      <w:r w:rsidR="00C05905" w:rsidRPr="00C05905">
        <w:t>Scheuerell</w:t>
      </w:r>
      <w:proofErr w:type="spellEnd"/>
      <w:r w:rsidR="00C05905" w:rsidRPr="00C05905">
        <w:t xml:space="preserve"> et al. 2009; Gosselin et al. 2018)</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05905">
        <w:instrText xml:space="preserve"> ADDIN ZOTERO_ITEM CSL_CITATION {"citationID":"0un5GBZC","properties":{"formattedCitation":"(Thorson and Minto 2015)","plainCitation":"(Thorson and Minto 2015)","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6226B0">
        <w:fldChar w:fldCharType="separate"/>
      </w:r>
      <w:r w:rsidR="00C05905" w:rsidRPr="00C05905">
        <w:t>(Thorson and Minto 2015)</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1732182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05905">
        <w:instrText xml:space="preserve"> ADDIN ZOTERO_ITEM CSL_CITATION {"citationID":"wHrGDX7h","properties":{"formattedCitation":"(Quinn 2018)","plainCitation":"(Quinn 2018)","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05905" w:rsidRPr="00C05905">
        <w:t>(Quinn 2018)</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05905">
        <w:instrText xml:space="preserve"> ADDIN ZOTERO_ITEM CSL_CITATION {"citationID":"Es2qsXi0","properties":{"formattedCitation":"(Mantua and Hare 2002; Zabel et al. 2006)","plainCitation":"(Mantua and Hare 2002; Zabel et al. 2006)","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05905" w:rsidRPr="00C05905">
        <w:t xml:space="preserve">(Mantua and Hare 2002; </w:t>
      </w:r>
      <w:proofErr w:type="spellStart"/>
      <w:r w:rsidR="00C05905" w:rsidRPr="00C05905">
        <w:t>Zabel</w:t>
      </w:r>
      <w:proofErr w:type="spellEnd"/>
      <w:r w:rsidR="00C05905" w:rsidRPr="00C05905">
        <w:t xml:space="preserve"> et al. 2006)</w:t>
      </w:r>
      <w:r w:rsidR="00B166D4">
        <w:fldChar w:fldCharType="end"/>
      </w:r>
      <w:r w:rsidRPr="00B166D4">
        <w:t xml:space="preserve">. Using data from juvenile Chinook salmon </w:t>
      </w:r>
      <w:r w:rsidR="0096025E" w:rsidRPr="00B166D4">
        <w:t xml:space="preserve">uniquely </w:t>
      </w:r>
      <w:r w:rsidRPr="00B166D4">
        <w:t xml:space="preserve">tagged in the freshwater environment and detected as returning adults, evidence suggests that the </w:t>
      </w:r>
      <w:r w:rsidRPr="00B166D4">
        <w:lastRenderedPageBreak/>
        <w:t xml:space="preserve">period when salmon first enter the marine environment is critical to overall marine survival </w:t>
      </w:r>
      <w:r w:rsidR="00B166D4">
        <w:fldChar w:fldCharType="begin"/>
      </w:r>
      <w:r w:rsidR="00C05905">
        <w:instrText xml:space="preserve"> ADDIN ZOTERO_ITEM CSL_CITATION {"citationID":"zvJlovEP","properties":{"formattedCitation":"(Beamish et al. 1992; Duffy and Beauchamp 2011; Chasco et al. 2017)","plainCitation":"(Beamish et al. 1992; Duffy and Beauchamp 2011; Chasco et al. 2017)","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05905" w:rsidRPr="00C05905">
        <w:t xml:space="preserve">(Beamish et al. 1992; Duffy and Beauchamp 2011; </w:t>
      </w:r>
      <w:proofErr w:type="spellStart"/>
      <w:r w:rsidR="00C05905" w:rsidRPr="00C05905">
        <w:t>Chasco</w:t>
      </w:r>
      <w:proofErr w:type="spellEnd"/>
      <w:r w:rsidR="00C05905" w:rsidRPr="00C05905">
        <w:t xml:space="preserve"> et al. 2017)</w:t>
      </w:r>
      <w:r w:rsidR="00B166D4">
        <w:fldChar w:fldCharType="end"/>
      </w:r>
      <w:r w:rsidRPr="00B166D4">
        <w:t xml:space="preserve">.  Unfortunately, many of the specific mechanisms of mortality during this period are not well known.  </w:t>
      </w:r>
    </w:p>
    <w:p w14:paraId="642CCAAE" w14:textId="4FAECEEB"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05905">
        <w:instrText xml:space="preserve"> ADDIN ZOTERO_ITEM CSL_CITATION {"citationID":"Us06BE80","properties":{"formattedCitation":"(Hodgson and Quinn 2002; Gosselin et al. 2018)","plainCitation":"(Hodgson and Quinn 2002; Gosselin et al. 2018)","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05905" w:rsidRPr="00C05905">
        <w:t>(Hodgson and Quinn 2002; Gosselin et al. 2018)</w:t>
      </w:r>
      <w:r w:rsidR="00B166D4">
        <w:fldChar w:fldCharType="end"/>
      </w:r>
      <w:r w:rsidRPr="00B166D4">
        <w:t xml:space="preserve">, 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05905">
        <w:instrText xml:space="preserve"> ADDIN ZOTERO_ITEM CSL_CITATION {"citationID":"XowbID6M","properties":{"formattedCitation":"(Litzow et al. 2018)","plainCitation":"(Litzow et al. 2018)","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05905" w:rsidRPr="00C05905">
        <w:t>(</w:t>
      </w:r>
      <w:proofErr w:type="spellStart"/>
      <w:r w:rsidR="00C05905" w:rsidRPr="00C05905">
        <w:t>Litzow</w:t>
      </w:r>
      <w:proofErr w:type="spellEnd"/>
      <w:r w:rsidR="00C05905" w:rsidRPr="00C05905">
        <w:t xml:space="preserve"> et al. 2018)</w:t>
      </w:r>
      <w:r w:rsidR="00B166D4">
        <w:fldChar w:fldCharType="end"/>
      </w:r>
      <w:r w:rsidRPr="00B166D4">
        <w:t>.</w:t>
      </w:r>
    </w:p>
    <w:p w14:paraId="25685618" w14:textId="41DCFDFE" w:rsidR="00B11759" w:rsidRPr="00B166D4" w:rsidRDefault="0086311F">
      <w:pPr>
        <w:ind w:firstLine="720"/>
      </w:pPr>
      <w:r w:rsidRPr="00B166D4">
        <w:t xml:space="preserve">Moreover, the potential for carryover effects </w:t>
      </w:r>
      <w:r w:rsidR="00B166D4">
        <w:fldChar w:fldCharType="begin"/>
      </w:r>
      <w:r w:rsidR="00C05905">
        <w:instrText xml:space="preserve"> ADDIN ZOTERO_ITEM CSL_CITATION {"citationID":"ggwzWIMZ","properties":{"formattedCitation":"(Gosselin et al. 2018)","plainCitation":"(Gosselin et al. 2018)","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05905" w:rsidRPr="00C05905">
        <w:t>(Gosselin et al. 2018)</w:t>
      </w:r>
      <w:r w:rsidR="00B166D4">
        <w:fldChar w:fldCharType="end"/>
      </w:r>
      <w:r w:rsidRPr="00B166D4">
        <w:t xml:space="preserve"> from one environment to another are difficult to incorporate into analyses.  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05905">
        <w:instrText xml:space="preserve"> ADDIN ZOTERO_ITEM CSL_CITATION {"citationID":"Ug3JfNK9","properties":{"formattedCitation":"(Beamish et al. 1992; Scheuerell et al. 2009; Duffy and Beauchamp 2011; Chasco et al. 2017; Gosselin et al. 2018)","plainCitation":"(Beamish et al. 1992; Scheuerell et al. 2009; Duffy and Beauchamp 2011; Chasco et al. 2017; Gosselin et al. 2018)","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05905" w:rsidRPr="00C05905">
        <w:t xml:space="preserve">(Beamish et al. 1992; </w:t>
      </w:r>
      <w:proofErr w:type="spellStart"/>
      <w:r w:rsidR="00C05905" w:rsidRPr="00C05905">
        <w:t>Scheuerell</w:t>
      </w:r>
      <w:proofErr w:type="spellEnd"/>
      <w:r w:rsidR="00C05905" w:rsidRPr="00C05905">
        <w:t xml:space="preserve"> et al. 2009; Duffy and Beauchamp 2011; </w:t>
      </w:r>
      <w:proofErr w:type="spellStart"/>
      <w:r w:rsidR="00C05905" w:rsidRPr="00C05905">
        <w:t>Chasco</w:t>
      </w:r>
      <w:proofErr w:type="spellEnd"/>
      <w:r w:rsidR="00C05905" w:rsidRPr="00C05905">
        <w:t xml:space="preserve"> et al. 2017; Gosselin et al. 2018)</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w:t>
      </w:r>
      <w:r w:rsidRPr="00B166D4">
        <w:lastRenderedPageBreak/>
        <w:t xml:space="preserve">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2EBBAB3D" w14:textId="77777777" w:rsidR="00B11759" w:rsidRPr="00B166D4" w:rsidRDefault="0086311F">
      <w:bookmarkStart w:id="5" w:name="_2et92p0" w:colFirst="0" w:colLast="0"/>
      <w:bookmarkEnd w:id="5"/>
      <w:r w:rsidRPr="00B166D4">
        <w:rPr>
          <w:b/>
        </w:rPr>
        <w:t>Methods</w:t>
      </w:r>
    </w:p>
    <w:p w14:paraId="70A518CD" w14:textId="630EE9DF" w:rsidR="00B11759" w:rsidRPr="00B166D4" w:rsidRDefault="00E25C43">
      <w:pPr>
        <w:rPr>
          <w:i/>
        </w:rPr>
      </w:pPr>
      <w:bookmarkStart w:id="6" w:name="_tyjcwt" w:colFirst="0" w:colLast="0"/>
      <w:bookmarkEnd w:id="6"/>
      <w:r w:rsidRPr="00B166D4">
        <w:rPr>
          <w:i/>
        </w:rPr>
        <w:t>Fish</w:t>
      </w:r>
      <w:r w:rsidR="0086311F" w:rsidRPr="00B166D4">
        <w:rPr>
          <w:i/>
        </w:rPr>
        <w:t xml:space="preserve"> data</w:t>
      </w:r>
    </w:p>
    <w:p w14:paraId="08B561EB" w14:textId="78BF0735" w:rsidR="00B11759" w:rsidRPr="00B166D4" w:rsidRDefault="0086311F">
      <w:pPr>
        <w:ind w:firstLine="720"/>
      </w:pPr>
      <w:r w:rsidRPr="00B166D4">
        <w:t>We used Passive Integrated Transponder (PIT) data provided by Columbia Basin Research (CBR, cbr.washington.edu) via PIT Tag Information Systems (PTAGIS, www.ptagis.org) to estimate the survival of</w:t>
      </w:r>
      <w:r w:rsidR="00E25C43" w:rsidRPr="00B166D4">
        <w:t xml:space="preserve"> juvenile</w:t>
      </w:r>
      <w:r w:rsidRPr="00B166D4">
        <w:t xml:space="preserve"> </w:t>
      </w:r>
      <w:r w:rsidRPr="000C3BB6">
        <w:t>salmon. We considered data for all out-migrating</w:t>
      </w:r>
      <w:r w:rsidR="009C72EE" w:rsidRPr="000C3BB6">
        <w:t xml:space="preserve"> </w:t>
      </w:r>
      <w:r w:rsidR="00E25C43" w:rsidRPr="000C3BB6">
        <w:t>yearling spring/summer Chinook</w:t>
      </w:r>
      <w:r w:rsidR="009C72EE" w:rsidRPr="000C3BB6">
        <w:t xml:space="preserve"> </w:t>
      </w:r>
      <w:r w:rsidRPr="000C3BB6">
        <w:t xml:space="preserve">salmon </w:t>
      </w:r>
      <w:r w:rsidR="00E25C43" w:rsidRPr="000C3BB6">
        <w:t xml:space="preserve">tagged in the Snake River Basin </w:t>
      </w:r>
      <w:r w:rsidRPr="000C3BB6">
        <w:t xml:space="preserve">detected from 2000 to 2015 at Bonneville Dam -- the furthest downstream dam on the Columbia River.  We marked a fish as having survived the marine stage if it was detected at Bonneville Dam (or farther upstream for less than 2% </w:t>
      </w:r>
      <w:r w:rsidR="00DF1D84" w:rsidRPr="000C3BB6">
        <w:t xml:space="preserve">(5,712 out of 285,600) </w:t>
      </w:r>
      <w:r w:rsidRPr="000C3BB6">
        <w:t>of fish that were</w:t>
      </w:r>
      <w:r w:rsidR="001D5C1D" w:rsidRPr="000C3BB6">
        <w:t xml:space="preserve"> </w:t>
      </w:r>
      <w:r w:rsidR="00E25C43" w:rsidRPr="000C3BB6">
        <w:t>missed</w:t>
      </w:r>
      <w:r w:rsidRPr="000C3BB6">
        <w:t xml:space="preserve">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w:t>
      </w:r>
      <w:r w:rsidR="00E25C43" w:rsidRPr="00B166D4">
        <w:t>ed</w:t>
      </w:r>
      <w:r w:rsidRPr="00B166D4">
        <w:t xml:space="preserve"> to spawn</w:t>
      </w:r>
      <w:r w:rsidR="00E25C43" w:rsidRPr="00B166D4">
        <w:t xml:space="preserve"> in less than one year</w:t>
      </w:r>
      <w:r w:rsidRPr="00B166D4">
        <w:t xml:space="preserve">, and fish that were barged downstream as juveniles. We excluded fish that passed Bonneville Dam prior to April </w:t>
      </w:r>
      <w:r w:rsidR="00EA59A6" w:rsidRPr="005B101B">
        <w:t>9</w:t>
      </w:r>
      <w:r w:rsidR="00EA59A6" w:rsidRPr="005B101B">
        <w:rPr>
          <w:vertAlign w:val="superscript"/>
        </w:rPr>
        <w:t>th</w:t>
      </w:r>
      <w:r w:rsidR="00EA59A6">
        <w:t xml:space="preserve"> (day 100)</w:t>
      </w:r>
      <w:r w:rsidRPr="00B166D4">
        <w:t xml:space="preserve"> or later than </w:t>
      </w:r>
      <w:r w:rsidR="00A106AC">
        <w:t>July</w:t>
      </w:r>
      <w:r w:rsidR="00A106AC" w:rsidRPr="00B166D4">
        <w:t xml:space="preserve"> </w:t>
      </w:r>
      <w:r w:rsidR="00A106AC">
        <w:t>8</w:t>
      </w:r>
      <w:r w:rsidR="00A106AC" w:rsidRPr="00B166D4">
        <w:rPr>
          <w:vertAlign w:val="superscript"/>
        </w:rPr>
        <w:t>th</w:t>
      </w:r>
      <w:r w:rsidR="00A106AC">
        <w:t xml:space="preserve"> (day 190)</w:t>
      </w:r>
      <w:r w:rsidRPr="00B166D4">
        <w:t>; these fish account for &lt;0.</w:t>
      </w:r>
      <w:r w:rsidR="00A106AC">
        <w:t>14</w:t>
      </w:r>
      <w:r w:rsidRPr="00B166D4">
        <w:t>% of the total observations. This resulted in 285,</w:t>
      </w:r>
      <w:r w:rsidR="00834E94">
        <w:t xml:space="preserve"> </w:t>
      </w:r>
      <w:r w:rsidR="00A106AC">
        <w:t>244</w:t>
      </w:r>
      <w:r w:rsidR="00A106AC" w:rsidRPr="00B166D4">
        <w:t xml:space="preserve"> </w:t>
      </w:r>
      <w:r w:rsidRPr="00B166D4">
        <w:t>individuals for this analysis (Table 1). All PIT-tag files are available on the CBR website (</w:t>
      </w:r>
      <w:hyperlink r:id="rId5">
        <w:r w:rsidRPr="00B166D4">
          <w:rPr>
            <w:color w:val="1155CC"/>
            <w:u w:val="single"/>
          </w:rPr>
          <w:t>http://www.cbr.washington.edu/dart/cs/data/nmfs_sar/</w:t>
        </w:r>
      </w:hyperlink>
      <w:r w:rsidRPr="00B166D4">
        <w:t xml:space="preserve">). </w:t>
      </w:r>
    </w:p>
    <w:p w14:paraId="317A2826" w14:textId="77777777" w:rsidR="00B11759" w:rsidRPr="00B166D4" w:rsidRDefault="0086311F">
      <w:pPr>
        <w:rPr>
          <w:i/>
        </w:rPr>
      </w:pPr>
      <w:bookmarkStart w:id="7" w:name="_3dy6vkm" w:colFirst="0" w:colLast="0"/>
      <w:bookmarkEnd w:id="7"/>
      <w:r w:rsidRPr="00B166D4">
        <w:rPr>
          <w:i/>
        </w:rPr>
        <w:t>Environmental data</w:t>
      </w:r>
    </w:p>
    <w:p w14:paraId="366300FD" w14:textId="51BFD7AE" w:rsidR="00B11759" w:rsidRPr="00B166D4" w:rsidRDefault="0086311F">
      <w:r w:rsidRPr="00B166D4">
        <w:lastRenderedPageBreak/>
        <w:tab/>
        <w:t xml:space="preserve">Because early ocean experiences are thought to have a large influence on salmon ocean survival </w:t>
      </w:r>
      <w:r w:rsidR="00B166D4">
        <w:fldChar w:fldCharType="begin"/>
      </w:r>
      <w:r w:rsidR="00C05905">
        <w:instrText xml:space="preserve"> ADDIN ZOTERO_ITEM CSL_CITATION {"citationID":"Vn5R7quw","properties":{"formattedCitation":"(Kilduff et al. 2014; Woodson and Litvin 2015; Wells et al. 2016)","plainCitation":"(Kilduff et al. 2014; Woodson and Litvin 2015; Wells et al. 2016)","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05905" w:rsidRPr="00C05905">
        <w:t>(</w:t>
      </w:r>
      <w:proofErr w:type="spellStart"/>
      <w:r w:rsidR="00C05905" w:rsidRPr="00C05905">
        <w:t>Kilduff</w:t>
      </w:r>
      <w:proofErr w:type="spellEnd"/>
      <w:r w:rsidR="00C05905" w:rsidRPr="00C05905">
        <w:t xml:space="preserve"> et al. 2014; Woodson and </w:t>
      </w:r>
      <w:proofErr w:type="spellStart"/>
      <w:r w:rsidR="00C05905" w:rsidRPr="00C05905">
        <w:t>Litvin</w:t>
      </w:r>
      <w:proofErr w:type="spellEnd"/>
      <w:r w:rsidR="00C05905" w:rsidRPr="00C05905">
        <w:t xml:space="preserve"> 2015; Wells et al. 2016)</w:t>
      </w:r>
      <w:r w:rsidR="00B166D4">
        <w:fldChar w:fldCharType="end"/>
      </w:r>
      <w:r w:rsidRPr="00B166D4">
        <w:t xml:space="preserve">, we focused environmental correlates on marine conditions spanning the winter prior to when fish out-migrated to the fall after outmigration. We obtained these environmental covariate data from a variety of sources (Table 2). Variables represent large-scale oceanographic patterns as well as regional physical metrics. While not all variables have a </w:t>
      </w:r>
      <w:r w:rsidR="00E25C43" w:rsidRPr="00B166D4">
        <w:t xml:space="preserve">proposed </w:t>
      </w:r>
      <w:r w:rsidRPr="00B166D4">
        <w:t xml:space="preserve">direct mechanistic relationship with salmon survival, salmon survival has been shown to correlate with many of them </w:t>
      </w:r>
      <w:r w:rsidR="00B166D4">
        <w:fldChar w:fldCharType="begin"/>
      </w:r>
      <w:r w:rsidR="00C05905">
        <w:instrText xml:space="preserve"> ADDIN ZOTERO_ITEM CSL_CITATION {"citationID":"zujMTWX9","properties":{"formattedCitation":"(Burke et al. 2013; Peterson et al. 2014)","plainCitation":"(Burke et al. 2013; Peterson et al. 2014)","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rsidR="00B166D4">
        <w:fldChar w:fldCharType="separate"/>
      </w:r>
      <w:r w:rsidR="00C05905" w:rsidRPr="00C05905">
        <w:t>(Burke et al. 2013; Peterson et al. 2014)</w:t>
      </w:r>
      <w:r w:rsidR="00B166D4">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These seasonal bins are identified as suffixes on the environmental data names.  For all variables included in our analyses, we tested each of the four seasons, starting with the winter prior to when salmon enter the ocean.</w:t>
      </w:r>
    </w:p>
    <w:p w14:paraId="0F29B2D2" w14:textId="08D6AF6C" w:rsidR="00B11759" w:rsidRPr="006226B0" w:rsidRDefault="0086311F">
      <w:r w:rsidRPr="00B166D4">
        <w:t xml:space="preserve"> </w:t>
      </w:r>
      <w:r w:rsidRPr="00B166D4">
        <w:rPr>
          <w:i/>
        </w:rPr>
        <w:t>Estimation and data processing</w:t>
      </w:r>
    </w:p>
    <w:p w14:paraId="4DBDCBA6" w14:textId="2F14757D" w:rsidR="00B11759" w:rsidRPr="00B166D4" w:rsidRDefault="0086311F">
      <w:r w:rsidRPr="00B166D4">
        <w:tab/>
        <w:t xml:space="preserve">All of the data we used for this analysis are publicly available. We provide a description of the R scripts used to create these environmental data objects from the raw data inputs in </w:t>
      </w:r>
      <w:r w:rsidR="009C4A6B">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053A8356" w14:textId="77777777" w:rsidR="00B11759" w:rsidRPr="006226B0" w:rsidRDefault="0086311F">
      <w:pPr>
        <w:rPr>
          <w:i/>
        </w:rPr>
      </w:pPr>
      <w:r w:rsidRPr="00B166D4">
        <w:rPr>
          <w:i/>
        </w:rPr>
        <w:t>Models</w:t>
      </w:r>
    </w:p>
    <w:p w14:paraId="30CD4087" w14:textId="77777777" w:rsidR="00B11759" w:rsidRPr="00B166D4" w:rsidRDefault="0086311F">
      <w:pPr>
        <w:ind w:firstLine="720"/>
      </w:pPr>
      <w:r w:rsidRPr="00B166D4">
        <w:t xml:space="preserve">We used a mixed-effect logistic regression model to predict the SAR for fish of each rear type r (i.e., hatchery versus wild) migrating past Bonneville Dam on calendar day j during year t. </w:t>
      </w:r>
    </w:p>
    <w:p w14:paraId="4D313D0E" w14:textId="675CB1B1" w:rsidR="00B11759" w:rsidRPr="00B166D4" w:rsidRDefault="0086311F">
      <w:pPr>
        <w:pBdr>
          <w:top w:val="nil"/>
          <w:left w:val="nil"/>
          <w:bottom w:val="nil"/>
          <w:right w:val="nil"/>
          <w:between w:val="nil"/>
        </w:pBdr>
        <w:spacing w:after="200"/>
        <w:rPr>
          <w:color w:val="000000"/>
        </w:rPr>
      </w:pPr>
      <w:bookmarkStart w:id="8" w:name="_1t3h5sf" w:colFirst="0" w:colLast="0"/>
      <w:bookmarkEnd w:id="8"/>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75001CE5" w14:textId="638D1C35" w:rsidR="00B11759" w:rsidRPr="00B166D4" w:rsidRDefault="0086311F">
      <w:pPr>
        <w:pBdr>
          <w:top w:val="nil"/>
          <w:left w:val="nil"/>
          <w:bottom w:val="nil"/>
          <w:right w:val="nil"/>
          <w:between w:val="nil"/>
        </w:pBdr>
        <w:spacing w:after="200"/>
        <w:rPr>
          <w:color w:val="000000"/>
        </w:rPr>
      </w:pPr>
      <w:bookmarkStart w:id="9" w:name="_4d34og8" w:colFirst="0" w:colLast="0"/>
      <w:bookmarkEnd w:id="9"/>
      <w:r w:rsidRPr="00B166D4">
        <w:rPr>
          <w:color w:val="000000"/>
        </w:rPr>
        <w:lastRenderedPageBreak/>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20618317" w14:textId="20CB853C" w:rsidR="00B11759" w:rsidRPr="00B166D4" w:rsidRDefault="0086311F">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mplete list of the subscripts, parameters and data are available in Table 3.</w:t>
      </w:r>
    </w:p>
    <w:p w14:paraId="57EED39C" w14:textId="3EEBF92D" w:rsidR="00B11759" w:rsidRPr="00B166D4" w:rsidRDefault="0086311F">
      <w:r w:rsidRPr="00B166D4">
        <w:tab/>
        <w:t xml:space="preserve">The </w:t>
      </w:r>
      <w:r w:rsidR="00044DBE">
        <w:t>predicted SAR</w:t>
      </w:r>
      <w:r w:rsidRPr="00B166D4">
        <w:t xml:space="preserve"> </w:t>
      </w:r>
      <w:r w:rsidR="00044DBE">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sidR="00044DBE">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0038E1BD" w14:textId="2125E2CC" w:rsidR="00B11759" w:rsidRPr="00B166D4" w:rsidRDefault="0086311F">
      <w:pPr>
        <w:pBdr>
          <w:top w:val="nil"/>
          <w:left w:val="nil"/>
          <w:bottom w:val="nil"/>
          <w:right w:val="nil"/>
          <w:between w:val="nil"/>
        </w:pBdr>
        <w:spacing w:after="200"/>
        <w:rPr>
          <w:color w:val="000000"/>
        </w:rPr>
      </w:pPr>
      <w:bookmarkStart w:id="10" w:name="_2s8eyo1" w:colFirst="0" w:colLast="0"/>
      <w:bookmarkEnd w:id="10"/>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2138CFE0" w14:textId="77777777" w:rsidR="00B11759" w:rsidRPr="00B166D4" w:rsidRDefault="0086311F">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1B8B9168" w14:textId="63E4F56E" w:rsidR="00B11759" w:rsidRPr="00B166D4" w:rsidRDefault="0086311F">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5455FA27" w14:textId="5F654C1B" w:rsidR="00B11759" w:rsidRPr="00B166D4" w:rsidRDefault="0086311F">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016A8CED" w14:textId="40A6C78C" w:rsidR="00B11759" w:rsidRPr="00B166D4" w:rsidRDefault="004A7965">
      <w:proofErr w:type="gramStart"/>
      <w:r w:rsidRPr="00B166D4">
        <w:t>w</w:t>
      </w:r>
      <w:r w:rsidR="0086311F" w:rsidRPr="00B166D4">
        <w:t>here</w:t>
      </w:r>
      <w:proofErr w:type="gramEnd"/>
      <w:r w:rsidR="0086311F"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0086311F"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0086311F"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0086311F"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0086311F"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0086311F"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0086311F" w:rsidRPr="00B166D4">
        <w:t xml:space="preserve"> are measures of the variances of the random effects for day and year, respectively. The random effect for the interaction between day and year was treated as a two</w:t>
      </w:r>
      <w:r w:rsidRPr="00B166D4">
        <w:t>-</w:t>
      </w:r>
      <w:r w:rsidR="0086311F" w:rsidRPr="00B166D4">
        <w:t>dimensional auto-regressive process,</w:t>
      </w:r>
    </w:p>
    <w:p w14:paraId="6FAD2302" w14:textId="319C5293" w:rsidR="00B11759" w:rsidRPr="00B166D4" w:rsidRDefault="0086311F">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6024E56F" w14:textId="110C9073" w:rsidR="00B11759" w:rsidRPr="00B166D4" w:rsidRDefault="00B166D4">
      <w:pPr>
        <w:pStyle w:val="Heading4"/>
        <w:rPr>
          <w:b w:val="0"/>
        </w:rPr>
      </w:pPr>
      <w:proofErr w:type="gramStart"/>
      <w:r>
        <w:rPr>
          <w:b w:val="0"/>
        </w:rPr>
        <w:lastRenderedPageBreak/>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p"/>
              </m:rPr>
              <w:rPr>
                <w:rFonts w:ascii="Cambria Math" w:eastAsia="Cambria Math" w:hAnsi="Cambria Math" w:cs="Cambria Math"/>
              </w:rPr>
              <m:t>rt</m:t>
            </m:r>
          </m:sub>
        </m:sSub>
      </m:oMath>
      <w:r w:rsidR="0086311F" w:rsidRPr="00B166D4">
        <w:rPr>
          <w:b w:val="0"/>
        </w:rPr>
        <w:t xml:space="preserve"> is a vector of random effects across calendar days for rear type r in year t, </w:t>
      </w:r>
      <m:oMath>
        <m:sSup>
          <m:sSupPr>
            <m:ctrlPr>
              <w:rPr>
                <w:rFonts w:ascii="Cambria Math" w:hAnsi="Cambria Math"/>
                <w:b w:val="0"/>
              </w:rPr>
            </m:ctrlPr>
          </m:sSupPr>
          <m:e>
            <m:r>
              <m:rPr>
                <m:sty m:val="p"/>
              </m:rPr>
              <w:rPr>
                <w:rFonts w:ascii="Cambria Math" w:hAnsi="Cambria Math"/>
              </w:rPr>
              <m:t>τ</m:t>
            </m:r>
          </m:e>
          <m:sup>
            <m:d>
              <m:dPr>
                <m:ctrlPr>
                  <w:rPr>
                    <w:rFonts w:ascii="Cambria Math" w:eastAsia="Cambria Math" w:hAnsi="Cambria Math" w:cs="Cambria Math"/>
                    <w:b w:val="0"/>
                  </w:rPr>
                </m:ctrlPr>
              </m:dPr>
              <m:e>
                <m:r>
                  <m:rPr>
                    <m:sty m:val="p"/>
                  </m:rPr>
                  <w:rPr>
                    <w:rFonts w:ascii="Cambria Math" w:eastAsia="Cambria Math" w:hAnsi="Cambria Math" w:cs="Cambria Math"/>
                  </w:rPr>
                  <m:t>rt</m:t>
                </m:r>
              </m:e>
            </m:d>
          </m:sup>
        </m:sSup>
      </m:oMath>
      <w:r w:rsidR="0086311F"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p"/>
                  </m:rPr>
                  <w:rPr>
                    <w:rFonts w:ascii="Cambria Math" w:eastAsia="Cambria Math" w:hAnsi="Cambria Math" w:cs="Cambria Math"/>
                  </w:rPr>
                  <m:t>r</m:t>
                </m:r>
              </m:e>
            </m:d>
          </m:sup>
        </m:sSup>
      </m:oMath>
      <w:r w:rsidR="0086311F"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p"/>
                  </m:rPr>
                  <w:rPr>
                    <w:rFonts w:ascii="Cambria Math" w:eastAsia="Cambria Math" w:hAnsi="Cambria Math" w:cs="Cambria Math"/>
                  </w:rPr>
                  <m:t>r</m:t>
                </m:r>
              </m:e>
            </m:d>
          </m:sup>
        </m:sSup>
      </m:oMath>
      <w:r w:rsidR="0086311F" w:rsidRPr="00B166D4">
        <w:rPr>
          <w:b w:val="0"/>
        </w:rPr>
        <w:t xml:space="preserve"> is a compact way of representing the auto-correlation between day effects in the day/year interaction, where the elements between day j and day </w:t>
      </w:r>
      <m:oMath>
        <m:r>
          <m:rPr>
            <m:sty m:val="p"/>
          </m:rPr>
          <w:rPr>
            <w:rFonts w:ascii="Cambria Math" w:eastAsia="Cambria Math" w:hAnsi="Cambria Math" w:cs="Cambria Math"/>
          </w:rPr>
          <m:t>j+D</m:t>
        </m:r>
      </m:oMath>
      <w:r w:rsidR="0086311F" w:rsidRPr="00B166D4">
        <w:rPr>
          <w:b w:val="0"/>
        </w:rPr>
        <w:t xml:space="preserve"> of the covariance matrix are equal to</w:t>
      </w:r>
    </w:p>
    <w:p w14:paraId="0282B350" w14:textId="65FB4A14" w:rsidR="00B11759" w:rsidRPr="00B166D4" w:rsidRDefault="0086311F">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6B25AB53" w14:textId="2A0E48C5" w:rsidR="00B11759" w:rsidRPr="00B166D4" w:rsidRDefault="0086311F">
      <w:pPr>
        <w:tabs>
          <w:tab w:val="left" w:pos="0"/>
        </w:tabs>
      </w:pPr>
      <w:proofErr w:type="gramStart"/>
      <w:r w:rsidRPr="00B166D4">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004A7965" w:rsidRPr="006226B0">
        <w:t xml:space="preserve"> r</w:t>
      </w:r>
      <w:r w:rsidRPr="00B166D4">
        <w:t>.</w:t>
      </w:r>
    </w:p>
    <w:p w14:paraId="1F2A6FE4" w14:textId="021A5CB9" w:rsidR="00B11759" w:rsidRPr="00B166D4" w:rsidRDefault="0086311F">
      <w:pPr>
        <w:tabs>
          <w:tab w:val="left" w:pos="0"/>
        </w:tabs>
      </w:pPr>
      <w:r w:rsidRPr="00B166D4">
        <w:tab/>
        <w:t xml:space="preserve">To estimate the fixed and random effects of the model, we use the non-linear optimization libraries in Template Model Builder package </w:t>
      </w:r>
      <w:r w:rsidR="00B166D4">
        <w:fldChar w:fldCharType="begin"/>
      </w:r>
      <w:r w:rsidR="00C05905">
        <w:instrText xml:space="preserve"> ADDIN ZOTERO_ITEM CSL_CITATION {"citationID":"Z1sw71iY","properties":{"formattedCitation":"(Kristensen et al. 2015)","plainCitation":"(Kristensen et al. 2015)","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rsidR="00B166D4">
        <w:fldChar w:fldCharType="separate"/>
      </w:r>
      <w:r w:rsidR="00C05905" w:rsidRPr="00C05905">
        <w:t>(</w:t>
      </w:r>
      <w:proofErr w:type="spellStart"/>
      <w:r w:rsidR="00C05905" w:rsidRPr="00C05905">
        <w:t>Kristensen</w:t>
      </w:r>
      <w:proofErr w:type="spellEnd"/>
      <w:r w:rsidR="00C05905" w:rsidRPr="00C05905">
        <w:t xml:space="preserve"> et al. 2015)</w:t>
      </w:r>
      <w:r w:rsidR="00B166D4">
        <w:fldChar w:fldCharType="end"/>
      </w:r>
      <w:r w:rsidRPr="00B166D4">
        <w:t xml:space="preserve"> built for R </w:t>
      </w:r>
      <w:r w:rsidR="00B166D4">
        <w:fldChar w:fldCharType="begin"/>
      </w:r>
      <w:r w:rsidR="00C05905">
        <w:instrText xml:space="preserve"> ADDIN ZOTERO_ITEM CSL_CITATION {"citationID":"0GRNjHhq","properties":{"formattedCitation":"(Team 2013)","plainCitation":"(Team 2013)","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rsidR="00B166D4">
        <w:fldChar w:fldCharType="separate"/>
      </w:r>
      <w:r w:rsidR="00C05905" w:rsidRPr="00C05905">
        <w:t>(Team 2013)</w:t>
      </w:r>
      <w:r w:rsidR="00B166D4">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w:t>
      </w:r>
      <w:proofErr w:type="spellStart"/>
      <w:r w:rsidRPr="00B166D4">
        <w:t>ndom</w:t>
      </w:r>
      <w:proofErr w:type="spellEnd"/>
      <w:r w:rsidRPr="00B166D4">
        <w:t xml:space="preserve">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3A13350D" w14:textId="143C6FFB" w:rsidR="00B11759" w:rsidRPr="00B166D4" w:rsidRDefault="0086311F">
      <w:pPr>
        <w:tabs>
          <w:tab w:val="left" w:pos="0"/>
        </w:tabs>
      </w:pPr>
      <w:bookmarkStart w:id="11" w:name="_3rdcrjn" w:colFirst="0" w:colLast="0"/>
      <w:bookmarkEnd w:id="11"/>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0DE7088B" w14:textId="3D3929C4" w:rsidR="00B11759" w:rsidRPr="00B166D4" w:rsidRDefault="0086311F">
      <w:pPr>
        <w:tabs>
          <w:tab w:val="left" w:pos="0"/>
        </w:tabs>
      </w:pPr>
      <w:r w:rsidRPr="00B166D4">
        <w:t xml:space="preserve">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w:t>
      </w:r>
      <w:r w:rsidRPr="00B166D4">
        <w:lastRenderedPageBreak/>
        <w:t>to the data, we used the marginal AIC for the fixed effects (</w:t>
      </w:r>
      <w:proofErr w:type="spellStart"/>
      <w:r w:rsidRPr="00B166D4">
        <w:t>Akaike’s</w:t>
      </w:r>
      <w:proofErr w:type="spellEnd"/>
      <w:r w:rsidRPr="00B166D4">
        <w:t xml:space="preserve"> information </w:t>
      </w:r>
      <w:r w:rsidR="004A7965" w:rsidRPr="00B166D4">
        <w:t>criterion</w:t>
      </w:r>
      <w:r w:rsidRPr="00B166D4">
        <w:t xml:space="preserve">; </w:t>
      </w:r>
      <w:r w:rsidR="000C3BB6">
        <w:fldChar w:fldCharType="begin"/>
      </w:r>
      <w:r w:rsidR="00C05905">
        <w:instrText xml:space="preserve"> ADDIN ZOTERO_ITEM CSL_CITATION {"citationID":"Gt5Hj56D","properties":{"formattedCitation":"(Akaike 1974)","plainCitation":"(Akaike 1974)","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rsidR="000C3BB6">
        <w:fldChar w:fldCharType="separate"/>
      </w:r>
      <w:r w:rsidR="00C05905" w:rsidRPr="00C05905">
        <w:t>(</w:t>
      </w:r>
      <w:proofErr w:type="spellStart"/>
      <w:r w:rsidR="00C05905" w:rsidRPr="00C05905">
        <w:t>Akaike</w:t>
      </w:r>
      <w:proofErr w:type="spellEnd"/>
      <w:r w:rsidR="00C05905" w:rsidRPr="00C05905">
        <w:t xml:space="preserve"> 1974)</w:t>
      </w:r>
      <w:r w:rsidR="000C3BB6">
        <w:fldChar w:fldCharType="end"/>
      </w:r>
      <w:r w:rsidRPr="00B166D4">
        <w:t xml:space="preserve">) using the </w:t>
      </w:r>
      <w:proofErr w:type="spellStart"/>
      <w:r w:rsidRPr="00B166D4">
        <w:t>TMBhelper</w:t>
      </w:r>
      <w:proofErr w:type="spellEnd"/>
      <w:r w:rsidRPr="00B166D4">
        <w:t xml:space="preserve"> package.</w:t>
      </w:r>
    </w:p>
    <w:p w14:paraId="733F87A5" w14:textId="05D5198E" w:rsidR="00B11759" w:rsidRPr="00B166D4" w:rsidRDefault="0086311F">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xml:space="preserve">)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w:t>
      </w:r>
      <w:r w:rsidR="004A7965" w:rsidRPr="00B166D4">
        <w:t>magnitude</w:t>
      </w:r>
      <w:r w:rsidRPr="00B166D4">
        <w:t xml:space="preserve"> of random effects for either the day or 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rsidR="009E6CAD">
        <w:t xml:space="preserve"> Further research examining the covariance of these two groups could be considered in future analyses.</w:t>
      </w:r>
    </w:p>
    <w:p w14:paraId="6743CC43" w14:textId="77777777" w:rsidR="00B11759" w:rsidRPr="00B166D4" w:rsidRDefault="0086311F">
      <w:pPr>
        <w:rPr>
          <w:i/>
        </w:rPr>
      </w:pPr>
      <w:r w:rsidRPr="00B166D4">
        <w:rPr>
          <w:i/>
        </w:rPr>
        <w:t>Model validation</w:t>
      </w:r>
    </w:p>
    <w:p w14:paraId="2F0001FA" w14:textId="6D30C90E" w:rsidR="00B11759" w:rsidRPr="00B166D4" w:rsidRDefault="0086311F">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rsidR="009E6CAD">
        <w:t xml:space="preserve">supplemental </w:t>
      </w:r>
      <w:r w:rsidRPr="00B166D4">
        <w:t>Table.</w:t>
      </w:r>
      <w:r w:rsidR="009E6CAD">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rsidR="009E6CAD">
        <w:t xml:space="preserve">for </w:t>
      </w:r>
      <w:r w:rsidRPr="00B166D4">
        <w:t xml:space="preserve">the temporal random-effects for trial h and experiment e based on the maximum likelihood estimates </w:t>
      </w:r>
      <w:r w:rsidR="00B23980">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rsidR="00B23980">
        <w:t xml:space="preserve">) </w:t>
      </w:r>
      <w:r w:rsidRPr="00B166D4">
        <w:lastRenderedPageBreak/>
        <w:t xml:space="preserve">for the variances from the model with the lowest AIC (see Table 4),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rsidR="00B23980">
        <w:t xml:space="preserve"> </w:t>
      </w:r>
      <w:r w:rsidR="00B23980">
        <w:t>(</w:t>
      </w:r>
      <w:r w:rsidR="00B23980" w:rsidRPr="00ED5F0A">
        <w:rPr>
          <w:b/>
        </w:rPr>
        <w:t>n</w:t>
      </w:r>
      <w:r w:rsidR="00B23980">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w:t>
      </w:r>
      <w:r w:rsidR="00B23980" w:rsidRPr="00B166D4">
        <w:t xml:space="preserve">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rsidR="00B23980">
        <w:t xml:space="preserve"> t</w:t>
      </w:r>
      <w:r w:rsidRPr="00B166D4">
        <w:t>o estimate</w:t>
      </w:r>
      <w:r w:rsidR="00B23980">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2E58B348" w14:textId="62FFDA02" w:rsidR="00B11759" w:rsidRPr="00B166D4" w:rsidRDefault="0086311F">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1BE2945F" w14:textId="76C35939" w:rsidR="00B11759" w:rsidRPr="00B166D4" w:rsidRDefault="0086311F">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rsidR="000C3BB6">
        <w:fldChar w:fldCharType="begin"/>
      </w:r>
      <w:r w:rsidR="00C05905">
        <w:instrText xml:space="preserve"> ADDIN ZOTERO_ITEM CSL_CITATION {"citationID":"mAF6Nxfy","properties":{"formattedCitation":"(Scheuerell et al. 2009; Gosselin et al. 2018)","plainCitation":"(Scheuerell et al. 2009; Gosselin et al. 2018)","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05905" w:rsidRPr="00C05905">
        <w:t>(</w:t>
      </w:r>
      <w:proofErr w:type="spellStart"/>
      <w:r w:rsidR="00C05905" w:rsidRPr="00C05905">
        <w:t>Scheuerell</w:t>
      </w:r>
      <w:proofErr w:type="spellEnd"/>
      <w:r w:rsidR="00C05905" w:rsidRPr="00C05905">
        <w:t xml:space="preserve"> et al. 2009; Gosselin et al. 2018)</w:t>
      </w:r>
      <w:r w:rsidR="000C3BB6">
        <w:fldChar w:fldCharType="end"/>
      </w:r>
      <w:r w:rsidR="00B23980">
        <w:t xml:space="preserve"> - while Gosselin </w:t>
      </w:r>
      <w:r w:rsidR="00BA3996">
        <w:t xml:space="preserve">et al. 2018 </w:t>
      </w:r>
      <w:r w:rsidR="00B23980">
        <w:t xml:space="preserve">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rsidR="00B23980">
        <w:t xml:space="preserve"> when compared to our random effects model with AR1 process for day and day/year interactions</w:t>
      </w:r>
      <w:r w:rsidRPr="00B166D4">
        <w:t xml:space="preserve">. </w:t>
      </w:r>
      <w:r w:rsidR="00B23980" w:rsidRPr="00B166D4">
        <w:t xml:space="preserve">Treating </w:t>
      </w:r>
      <w:r w:rsidR="00BA3996">
        <w:t>our</w:t>
      </w:r>
      <w:r w:rsidR="00B23980" w:rsidRPr="00B166D4">
        <w:t xml:space="preserve"> random effects model as the operational model, we simulated 500 data sets for wild fish based on the </w:t>
      </w:r>
      <w:proofErr w:type="spellStart"/>
      <w:r w:rsidR="00B23980" w:rsidRPr="00B166D4">
        <w:t>mle</w:t>
      </w:r>
      <w:proofErr w:type="spellEnd"/>
      <w:r w:rsidR="00B23980" w:rsidRPr="00B166D4">
        <w:t xml:space="preserve"> parameters (Table 4), and then compared the </w:t>
      </w:r>
      <w:r w:rsidR="00B23980">
        <w:t xml:space="preserve">fixed effects </w:t>
      </w:r>
      <w:r w:rsidR="00B23980" w:rsidRPr="00B166D4">
        <w:t xml:space="preserve">and standard errors using both the </w:t>
      </w:r>
      <w:r w:rsidR="00B23980" w:rsidRPr="00B166D4">
        <w:lastRenderedPageBreak/>
        <w:t xml:space="preserve">random effects model in TMB and the </w:t>
      </w:r>
      <w:proofErr w:type="spellStart"/>
      <w:r w:rsidR="00B23980" w:rsidRPr="00B166D4">
        <w:t>glm</w:t>
      </w:r>
      <w:proofErr w:type="spellEnd"/>
      <w:r w:rsidR="00B23980" w:rsidRPr="00B166D4">
        <w:t xml:space="preserve"> method in R.</w:t>
      </w:r>
      <w:r w:rsidR="00B23980">
        <w:t xml:space="preserve"> </w:t>
      </w:r>
      <w:r w:rsidR="00BA3996">
        <w:t xml:space="preserve">For the </w:t>
      </w:r>
      <w:proofErr w:type="spellStart"/>
      <w:r w:rsidR="00BA3996">
        <w:t>glm</w:t>
      </w:r>
      <w:proofErr w:type="spellEnd"/>
      <w:r w:rsidR="00BA3996">
        <w:t xml:space="preserve"> model, we </w:t>
      </w:r>
      <w:r w:rsidRPr="00B166D4">
        <w:t xml:space="preserve">used the following log-link function, </w:t>
      </w:r>
    </w:p>
    <w:p w14:paraId="5E62B15D" w14:textId="0BE8F7F0" w:rsidR="00B11759" w:rsidRPr="00B166D4" w:rsidRDefault="0086311F">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0B3B271D" w14:textId="2BD04EB7" w:rsidR="00B11759" w:rsidRPr="00B166D4" w:rsidRDefault="0086311F">
      <w:bookmarkStart w:id="12" w:name="_26in1rg" w:colFirst="0" w:colLast="0"/>
      <w:bookmarkEnd w:id="12"/>
      <w:proofErr w:type="gramStart"/>
      <w:r w:rsidRPr="00B166D4">
        <w:t>where</w:t>
      </w:r>
      <w:proofErr w:type="gramEnd"/>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t>
      </w:r>
      <w:r w:rsidR="004A7965" w:rsidRPr="00B166D4">
        <w:t xml:space="preserve">We selected these </w:t>
      </w:r>
      <w:r w:rsidR="00BA3996">
        <w:t xml:space="preserve">environmental </w:t>
      </w:r>
      <w:r w:rsidR="004A7965" w:rsidRPr="00B166D4">
        <w:t xml:space="preserve">covariates because they performed best in our random effects model. </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13" w:name="_lnxbz9" w:colFirst="0" w:colLast="0"/>
      <w:bookmarkEnd w:id="13"/>
      <w:r w:rsidRPr="00B166D4">
        <w:rPr>
          <w:i/>
        </w:rPr>
        <w:t>Model fit and best model structure</w:t>
      </w:r>
    </w:p>
    <w:p w14:paraId="33769969" w14:textId="28316867" w:rsidR="00B11759" w:rsidRPr="000C3BB6" w:rsidRDefault="0086311F">
      <w:pPr>
        <w:ind w:firstLine="720"/>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 (Table 4).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Pr="000C3BB6">
        <w:t xml:space="preserve"> (Table 4).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0A7F0EF0" w:rsidR="00B11759" w:rsidRPr="00B166D4" w:rsidRDefault="0086311F">
      <w:pPr>
        <w:ind w:firstLine="720"/>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respectively (Table 5). The marine covariates that improved the fit of the survival model were different for wild and hatchery fish, but the magnitude of the </w:t>
      </w:r>
      <w:r w:rsidRPr="000C3BB6">
        <w:lastRenderedPageBreak/>
        <w:t>environmental effects was similar for the two rearing types (Table 5, Figure 1).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Figure 1</w:t>
      </w:r>
      <w:r w:rsidRPr="00B166D4">
        <w:t xml:space="preserve">). </w:t>
      </w:r>
    </w:p>
    <w:p w14:paraId="4E955070" w14:textId="377CE517" w:rsidR="00B11759" w:rsidRPr="00B166D4" w:rsidRDefault="0086311F">
      <w:pPr>
        <w:ind w:firstLine="720"/>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proofErr w:type="spellStart"/>
      <w:r w:rsidR="007F1B91" w:rsidRPr="00B166D4">
        <w:t>ed</w:t>
      </w:r>
      <w:proofErr w:type="spellEnd"/>
      <w:r w:rsidRPr="00B166D4">
        <w:t xml:space="preserve"> hatchery and wild survival based on AIC weights (see Figure 2 for calculation). For the top models listed in Table 4,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xml:space="preserve">, respectively), and Pacific decadal oscillation (PDO) were important for wild fish (Figure 2),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Figure 2)</w:t>
      </w:r>
      <w:r w:rsidR="00A770B9" w:rsidRPr="00B166D4">
        <w:t>.</w:t>
      </w:r>
      <w:r w:rsidR="00551756" w:rsidRPr="00B166D4">
        <w:t xml:space="preserve"> </w:t>
      </w:r>
    </w:p>
    <w:p w14:paraId="513BB00E" w14:textId="772FA9E6" w:rsidR="00B11759" w:rsidRPr="00B166D4" w:rsidRDefault="009D5DB1">
      <w:pPr>
        <w:pBdr>
          <w:top w:val="nil"/>
          <w:left w:val="nil"/>
          <w:bottom w:val="nil"/>
          <w:right w:val="nil"/>
          <w:between w:val="nil"/>
        </w:pBdr>
        <w:spacing w:after="200"/>
        <w:ind w:firstLine="720"/>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Pr="00B166D4">
        <w:rPr>
          <w:color w:val="000000"/>
        </w:rPr>
        <w:t xml:space="preserve">(Table 4). </w:t>
      </w:r>
      <w:r w:rsidRPr="00B166D4">
        <w:rPr>
          <w:color w:val="000000"/>
        </w:rPr>
        <w:t xml:space="preserve">However, hatchery fish showed no underlying daily trend in survival across years (Figure 3), which is why there was no random effect for day in the model with the lowest AIC (Table 4).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Table 4 and Table 5).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 xml:space="preserve">0.06 for hatchery fish (Figure 3).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0.489) (Table 5).</w:t>
      </w:r>
      <w:r w:rsidR="00A770B9" w:rsidRPr="00B166D4">
        <w:rPr>
          <w:color w:val="000000"/>
        </w:rPr>
        <w:t xml:space="preserve"> </w:t>
      </w:r>
      <w:r w:rsidR="0086311F" w:rsidRPr="00B166D4">
        <w:rPr>
          <w:color w:val="000000"/>
        </w:rPr>
        <w:t xml:space="preserve"> The </w:t>
      </w:r>
      <w:r w:rsidR="0086311F" w:rsidRPr="00B166D4">
        <w:rPr>
          <w:color w:val="000000"/>
        </w:rPr>
        <w:lastRenderedPageBreak/>
        <w:t xml:space="preserve">random deviation of the day/year interaction for hatchery fish showed a high 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2FE29085" w:rsidR="00B11759" w:rsidRPr="00B166D4" w:rsidRDefault="0086311F">
      <w:pPr>
        <w:pBdr>
          <w:top w:val="nil"/>
          <w:left w:val="nil"/>
          <w:bottom w:val="nil"/>
          <w:right w:val="nil"/>
          <w:between w:val="nil"/>
        </w:pBdr>
        <w:spacing w:after="200"/>
        <w:ind w:firstLine="720"/>
        <w:rPr>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 Table 4). The day effect was highest for wild fish passing Bonneville Dam around May 3</w:t>
      </w:r>
      <w:proofErr w:type="spellStart"/>
      <w:r w:rsidRPr="00B166D4">
        <w:rPr>
          <w:color w:val="000000"/>
          <w:vertAlign w:val="superscript"/>
        </w:rPr>
        <w:t>rd</w:t>
      </w:r>
      <w:proofErr w:type="spellEnd"/>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Figure 4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Figure 4a), despite relatively similar mean arrival timing past Bonneville Dam (Figure 4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7A95D8EF" w:rsidR="00B11759" w:rsidRPr="00B166D4" w:rsidRDefault="0086311F">
      <w:pPr>
        <w:pBdr>
          <w:top w:val="nil"/>
          <w:left w:val="nil"/>
          <w:bottom w:val="nil"/>
          <w:right w:val="nil"/>
          <w:between w:val="nil"/>
        </w:pBdr>
        <w:spacing w:after="200"/>
        <w:ind w:firstLine="720"/>
        <w:rPr>
          <w:color w:val="000000"/>
        </w:rPr>
      </w:pPr>
      <w:r w:rsidRPr="00B166D4">
        <w:rPr>
          <w:color w:val="000000"/>
        </w:rPr>
        <w:t xml:space="preserve">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Figure 5). Both the </w:t>
      </w:r>
      <w:r w:rsidR="005B101B">
        <w:rPr>
          <w:color w:val="000000"/>
        </w:rPr>
        <w:t>predicted</w:t>
      </w:r>
      <w:r w:rsidR="005B101B" w:rsidRPr="00B166D4">
        <w:rPr>
          <w:color w:val="000000"/>
        </w:rPr>
        <w:t xml:space="preserve"> </w:t>
      </w:r>
      <w:r w:rsidRPr="00B166D4">
        <w:rPr>
          <w:color w:val="000000"/>
        </w:rPr>
        <w:t xml:space="preserve">and observed annual survivals </w:t>
      </w:r>
      <w:r w:rsidRPr="00B166D4">
        <w:rPr>
          <w:color w:val="000000"/>
        </w:rPr>
        <w:lastRenderedPageBreak/>
        <w:t>for hatchery and wild fish showed an alternating pattern of increases and decreases, which was evident by the previously described negative correlations in the year dimension for the day/year interaction (Table 5).</w:t>
      </w:r>
    </w:p>
    <w:p w14:paraId="1C3FD98C" w14:textId="61B036BE" w:rsidR="00B11759" w:rsidRPr="00B166D4" w:rsidRDefault="00F10645">
      <w:pPr>
        <w:rPr>
          <w:i/>
        </w:rPr>
      </w:pPr>
      <w:r>
        <w:rPr>
          <w:i/>
        </w:rPr>
        <w:t>Model validation</w:t>
      </w:r>
    </w:p>
    <w:p w14:paraId="58899CBC" w14:textId="5E3CC54F" w:rsidR="00B11759" w:rsidRPr="00B166D4" w:rsidRDefault="0086311F">
      <w:r w:rsidRPr="00B166D4">
        <w:tab/>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w:t>
      </w:r>
      <w:proofErr w:type="gramStart"/>
      <w:r w:rsidRPr="00B166D4">
        <w:t xml:space="preserve">and </w:t>
      </w:r>
      <w:proofErr w:type="gramEnd"/>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w:t>
      </w:r>
      <w:proofErr w:type="spellStart"/>
      <w:r w:rsidRPr="00B166D4">
        <w:t>ts</w:t>
      </w:r>
      <w:proofErr w:type="spellEnd"/>
      <w:r w:rsidRPr="00B166D4">
        <w:t xml:space="preserve">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w:t>
      </w:r>
      <w:proofErr w:type="gramStart"/>
      <w:r w:rsidRPr="00B166D4">
        <w:t xml:space="preserve">and </w:t>
      </w:r>
      <w:proofErr w:type="gramEnd"/>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324EC013" w14:textId="0FA1A85D" w:rsidR="00B11759" w:rsidRPr="00B166D4"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xml:space="preserve">) (Figure 6, upper panel). Examining a single realization for the simulated data, the survival estimates from glm model (Figure S2, red line) and TMB model (blue line) were similar. However, the random processes in the TMB </w:t>
      </w:r>
      <w:r w:rsidRPr="00B166D4">
        <w:lastRenderedPageBreak/>
        <w:t xml:space="preserve">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w:t>
      </w:r>
      <w:proofErr w:type="spellStart"/>
      <w:r w:rsidRPr="00B166D4">
        <w:t>glm</w:t>
      </w:r>
      <w:proofErr w:type="spellEnd"/>
      <w:r w:rsidRPr="00B166D4">
        <w:t xml:space="preserve"> model (Figure 6, lower panel).   </w:t>
      </w:r>
    </w:p>
    <w:p w14:paraId="122B6256" w14:textId="77777777" w:rsidR="00B11759" w:rsidRPr="00B166D4" w:rsidRDefault="0086311F">
      <w:pPr>
        <w:spacing w:line="259" w:lineRule="auto"/>
        <w:rPr>
          <w:b/>
        </w:rPr>
      </w:pPr>
      <w:bookmarkStart w:id="14" w:name="_35nkun2" w:colFirst="0" w:colLast="0"/>
      <w:bookmarkEnd w:id="14"/>
      <w:r w:rsidRPr="00B166D4">
        <w:rPr>
          <w:b/>
        </w:rPr>
        <w:t>Discussion</w:t>
      </w:r>
    </w:p>
    <w:p w14:paraId="25683105" w14:textId="44F5DA10" w:rsidR="00B11759" w:rsidRPr="000C3BB6" w:rsidRDefault="0086311F">
      <w:r w:rsidRPr="006226B0">
        <w:rPr>
          <w:b/>
        </w:rPr>
        <w:tab/>
      </w:r>
      <w:r w:rsidRPr="006226B0">
        <w:t xml:space="preserve">In this study, we used simulation experiments and a case study of Snake River spring/summer Chinook salmon to evaluate how including random processes in the SAR survival models can affect the bias and uncertainty in the estimated parameters. Previous efforts </w:t>
      </w:r>
      <w:r w:rsidR="005B101B">
        <w:t xml:space="preserve">included </w:t>
      </w:r>
      <w:r w:rsidRPr="005B101B">
        <w:t>day/year interactions</w:t>
      </w:r>
      <w:r w:rsidR="005B101B" w:rsidRPr="00293ABB">
        <w:t xml:space="preserve">, but also forced the day effect to be quadratic </w:t>
      </w:r>
      <w:r w:rsidR="005B101B">
        <w:fldChar w:fldCharType="begin"/>
      </w:r>
      <w:r w:rsidR="00C05905">
        <w:instrText xml:space="preserve"> ADDIN ZOTERO_ITEM CSL_CITATION {"citationID":"WSeScZYm","properties":{"formattedCitation":"(Scheuerell et al. 2009; Gosselin et al. 2018)","plainCitation":"(Scheuerell et al. 2009; Gosselin et al. 2018)","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5B101B">
        <w:fldChar w:fldCharType="separate"/>
      </w:r>
      <w:r w:rsidR="00C05905" w:rsidRPr="00C05905">
        <w:t>(</w:t>
      </w:r>
      <w:proofErr w:type="spellStart"/>
      <w:r w:rsidR="00C05905" w:rsidRPr="00C05905">
        <w:t>Scheuerell</w:t>
      </w:r>
      <w:proofErr w:type="spellEnd"/>
      <w:r w:rsidR="00C05905" w:rsidRPr="00C05905">
        <w:t xml:space="preserve"> et al. 2009; Gosselin et al. 2018)</w:t>
      </w:r>
      <w:r w:rsidR="005B101B">
        <w:fldChar w:fldCharType="end"/>
      </w:r>
      <w:r w:rsidRPr="000C3BB6">
        <w:t xml:space="preserve">. Instead </w:t>
      </w:r>
      <w:r w:rsidR="005B101B" w:rsidRPr="006226B0">
        <w:rPr>
          <w:i/>
        </w:rPr>
        <w:t>a prior</w:t>
      </w:r>
      <w:r w:rsidR="005B101B">
        <w:t xml:space="preserve"> describing the shape of the day effect</w:t>
      </w:r>
      <w:r w:rsidRPr="000C3BB6">
        <w:t xml:space="preserve">, our approach used AR1 processes for the day and day/year interactions to describe temporal changes in survival. Perhaps counterintuitively, increasing the flexibility of the model and allowing more of the uncertainty to be explained by these temporal processes led to increased uncertainty in the mean survival and environmental covariates (Figure 6).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lastRenderedPageBreak/>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w:t>
      </w:r>
      <w:commentRangeStart w:id="15"/>
      <w:r w:rsidRPr="000C3BB6">
        <w:t>hatchery fish, on average, show no consistent pat</w:t>
      </w:r>
      <w:r w:rsidRPr="00307FE4">
        <w:t>tern in survival across years based on arrival timing</w:t>
      </w:r>
      <w:commentRangeEnd w:id="15"/>
      <w:r w:rsidR="005F274C" w:rsidRPr="00B166D4">
        <w:rPr>
          <w:rStyle w:val="CommentReference"/>
        </w:rPr>
        <w:commentReference w:id="15"/>
      </w:r>
      <w:r w:rsidRPr="00B166D4">
        <w:t>.</w:t>
      </w:r>
      <w:r w:rsidR="004B71C1" w:rsidRPr="00B166D4">
        <w:t xml:space="preserve"> </w:t>
      </w:r>
    </w:p>
    <w:p w14:paraId="4C1F3001" w14:textId="2F3CB26B"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05905">
        <w:instrText xml:space="preserve"> ADDIN ZOTERO_ITEM CSL_CITATION {"citationID":"5M7qBocp","properties":{"formattedCitation":"(Henderson and Cass 1991; Beamish and Mahnken 2001; Duffy and Beauchamp 2011; Woodson et al. 2013)","plainCitation":"(Henderson and Cass 1991; Beamish and Mahnken 2001; Duffy and Beauchamp 2011; Woodson et al. 2013)","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05905" w:rsidRPr="00C05905">
        <w:t xml:space="preserve">(Henderson and Cass 1991; Beamish and </w:t>
      </w:r>
      <w:proofErr w:type="spellStart"/>
      <w:r w:rsidR="00C05905" w:rsidRPr="00C05905">
        <w:t>Mahnken</w:t>
      </w:r>
      <w:proofErr w:type="spellEnd"/>
      <w:r w:rsidR="00C05905" w:rsidRPr="00C05905">
        <w:t xml:space="preserve"> 2001; Duffy and Beauchamp 2011; Woodson et al. 2013)</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05905">
        <w:instrText xml:space="preserve"> ADDIN ZOTERO_ITEM CSL_CITATION {"citationID":"xwChylt1","properties":{"formattedCitation":"(Beamish et al. 1992)","plainCitation":"(Beamish et al. 199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05905" w:rsidRPr="00C05905">
        <w:t>(Beamish et al. 1992)</w:t>
      </w:r>
      <w:r w:rsidR="000C3BB6">
        <w:fldChar w:fldCharType="end"/>
      </w:r>
      <w:r w:rsidRPr="00B166D4">
        <w:t>.</w:t>
      </w:r>
    </w:p>
    <w:p w14:paraId="63817A64" w14:textId="22D0FE06" w:rsidR="00B11759" w:rsidRPr="00B166D4" w:rsidRDefault="0086311F">
      <w:pPr>
        <w:pStyle w:val="Heading4"/>
        <w:rPr>
          <w:b w:val="0"/>
          <w:i/>
        </w:rPr>
      </w:pPr>
      <w:bookmarkStart w:id="16" w:name="_1ksv4uv" w:colFirst="0" w:colLast="0"/>
      <w:bookmarkEnd w:id="16"/>
      <w:r w:rsidRPr="00B166D4">
        <w:rPr>
          <w:b w:val="0"/>
          <w:i/>
        </w:rPr>
        <w:lastRenderedPageBreak/>
        <w:t xml:space="preserve">Arrival </w:t>
      </w:r>
      <w:r w:rsidR="00F10645">
        <w:rPr>
          <w:b w:val="0"/>
          <w:i/>
        </w:rPr>
        <w:t>t</w:t>
      </w:r>
      <w:r w:rsidRPr="00B166D4">
        <w:rPr>
          <w:b w:val="0"/>
          <w:i/>
        </w:rPr>
        <w:t>iming</w:t>
      </w:r>
    </w:p>
    <w:p w14:paraId="79413AF9" w14:textId="0B92C614"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05905">
        <w:instrText xml:space="preserve"> ADDIN ZOTERO_ITEM CSL_CITATION {"citationID":"JKr8q8hN","properties":{"formattedCitation":"(2018)","plainCitation":"(2018)","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05905" w:rsidRPr="00C05905">
        <w:t>(2018)</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05905">
        <w:instrText xml:space="preserve"> ADDIN ZOTERO_ITEM CSL_CITATION {"citationID":"a1BSjgDw","properties":{"formattedCitation":"(Gosselin et al. 2018)","plainCitation":"(Gosselin et al. 2018)","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05905" w:rsidRPr="00C05905">
        <w:t>(Gosselin et al. 2018)</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05905">
        <w:instrText xml:space="preserve"> ADDIN ZOTERO_ITEM CSL_CITATION {"citationID":"r0FI5C9n","properties":{"formattedCitation":"(Keefer et al. 2008)","plainCitation":"(Keefer et al. 2008)","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05905" w:rsidRPr="00C05905">
        <w:t>(Keefer et al. 2008)</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C05905">
        <w:instrText xml:space="preserve"> ADDIN ZOTERO_ITEM CSL_CITATION {"citationID":"WDNXTT11","properties":{"formattedCitation":"(Mantua et al. 1997)","plainCitation":"(Mantua et al. 1997)","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05905" w:rsidRPr="00C05905">
        <w:t>(Mantua et al. 1997)</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05905">
        <w:instrText xml:space="preserve"> ADDIN ZOTERO_ITEM CSL_CITATION {"citationID":"LnYaXhz8","properties":{"formattedCitation":"(Du and Peterson 2014)","plainCitation":"(Du and Peterson 2014)","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05905" w:rsidRPr="00C05905">
        <w:t>(Du and Peterson 2014)</w:t>
      </w:r>
      <w:r w:rsidR="000C3BB6">
        <w:fldChar w:fldCharType="end"/>
      </w:r>
      <w:r w:rsidRPr="00B166D4">
        <w:t xml:space="preserve">.  Moreover, the newly transitioned currents can bring species of zooplankton such as copepods that are high in fatty acids </w:t>
      </w:r>
      <w:r w:rsidR="000C3BB6">
        <w:fldChar w:fldCharType="begin"/>
      </w:r>
      <w:r w:rsidR="00C05905">
        <w:instrText xml:space="preserve"> ADDIN ZOTERO_ITEM CSL_CITATION {"citationID":"E0WpINBs","properties":{"formattedCitation":"(Hooff and Peterson 2006; Keister et al. 2011)","plainCitation":"(Hooff and Peterson 2006; Keister et al. 2011)","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05905" w:rsidRPr="00C05905">
        <w:t>(</w:t>
      </w:r>
      <w:proofErr w:type="spellStart"/>
      <w:r w:rsidR="00C05905" w:rsidRPr="00C05905">
        <w:t>Hooff</w:t>
      </w:r>
      <w:proofErr w:type="spellEnd"/>
      <w:r w:rsidR="00C05905" w:rsidRPr="00C05905">
        <w:t xml:space="preserve"> and Peterson 2006; </w:t>
      </w:r>
      <w:proofErr w:type="spellStart"/>
      <w:r w:rsidR="00C05905" w:rsidRPr="00C05905">
        <w:t>Keister</w:t>
      </w:r>
      <w:proofErr w:type="spellEnd"/>
      <w:r w:rsidR="00C05905" w:rsidRPr="00C05905">
        <w:t xml:space="preserve"> et al. 2011)</w:t>
      </w:r>
      <w:r w:rsidR="000C3BB6">
        <w:fldChar w:fldCharType="end"/>
      </w:r>
      <w:r w:rsidRPr="00B166D4">
        <w:t xml:space="preserve">, further enriching the production at lower trophic levels.  Salmon eventually benefit from these dynamics, but the timing and magnitude of local production varies from year to year.  Although salmon have evolved to optimize arrival </w:t>
      </w:r>
      <w:r w:rsidRPr="00B166D4">
        <w:lastRenderedPageBreak/>
        <w:t>timing on average</w:t>
      </w:r>
      <w:r w:rsidR="005F274C" w:rsidRPr="00B166D4">
        <w:t xml:space="preserve"> </w:t>
      </w:r>
      <w:r w:rsidR="000C3BB6">
        <w:fldChar w:fldCharType="begin"/>
      </w:r>
      <w:r w:rsidR="00C05905">
        <w:instrText xml:space="preserve"> ADDIN ZOTERO_ITEM CSL_CITATION {"citationID":"3lWSlWV0","properties":{"formattedCitation":"(Spence and Dick 2014)","plainCitation":"(Spence and Dick 2014)","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05905" w:rsidRPr="00C05905">
        <w:t>(Spence and Dick 2014)</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05905">
        <w:instrText xml:space="preserve"> ADDIN ZOTERO_ITEM CSL_CITATION {"citationID":"XgGOBXjz","properties":{"formattedCitation":"(Schindler et al. 2010; Griffiths et al. 2014)","plainCitation":"(Schindler et al. 2010; Griffiths et al. 2014)","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05905" w:rsidRPr="00C05905">
        <w:t>(Schindler et al. 2010; Griffiths et al. 2014)</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C05905">
        <w:instrText xml:space="preserve"> ADDIN ZOTERO_ITEM CSL_CITATION {"citationID":"W0RKSjYE","properties":{"formattedCitation":"(Crozier et al. 2008)","plainCitation":"(Crozier et al. 2008)","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05905" w:rsidRPr="00C05905">
        <w:t>(Crozier et al. 2008)</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74A311FB" w:rsidR="00B11759" w:rsidRPr="00B166D4" w:rsidRDefault="0086311F">
      <w:pPr>
        <w:ind w:firstLine="720"/>
      </w:pPr>
      <w:bookmarkStart w:id="17" w:name="_44sinio" w:colFirst="0" w:colLast="0"/>
      <w:bookmarkEnd w:id="17"/>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C05905">
        <w:instrText xml:space="preserve"> ADDIN ZOTERO_ITEM CSL_CITATION {"citationID":"2lLHyqY2","properties":{"formattedCitation":"(Wells et al. 2007)","plainCitation":"(Wells et al. 2007)","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05905" w:rsidRPr="00C05905">
        <w:t>(Wells et al. 2007)</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05905">
        <w:instrText xml:space="preserve"> ADDIN ZOTERO_ITEM CSL_CITATION {"citationID":"BxDGKWSp","properties":{"formattedCitation":"(Wells et al. 2017)","plainCitation":"(Wells et al. 2017)","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05905" w:rsidRPr="00C05905">
        <w:t>(Wells et al. 2017)</w:t>
      </w:r>
      <w:r w:rsidR="000C3BB6">
        <w:fldChar w:fldCharType="end"/>
      </w:r>
      <w:r w:rsidRPr="00B166D4">
        <w:t>.</w:t>
      </w:r>
    </w:p>
    <w:p w14:paraId="771B1F34" w14:textId="284F7E26"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w:t>
      </w:r>
      <w:r w:rsidRPr="00B166D4">
        <w:lastRenderedPageBreak/>
        <w:t xml:space="preserve">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8">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05905">
        <w:instrText xml:space="preserve"> ADDIN ZOTERO_ITEM CSL_CITATION {"citationID":"1RTYC1VC","properties":{"formattedCitation":"(Litzow et al. 2020)","plainCitation":"(Litzow et al. 2020)","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05905" w:rsidRPr="00C05905">
        <w:t>(</w:t>
      </w:r>
      <w:proofErr w:type="spellStart"/>
      <w:r w:rsidR="00C05905" w:rsidRPr="00C05905">
        <w:t>Litzow</w:t>
      </w:r>
      <w:proofErr w:type="spellEnd"/>
      <w:r w:rsidR="00C05905" w:rsidRPr="00C05905">
        <w:t xml:space="preserve"> et al. 2020)</w:t>
      </w:r>
      <w:r w:rsidR="000C3BB6">
        <w:fldChar w:fldCharType="end"/>
      </w:r>
      <w:r w:rsidRPr="00B166D4">
        <w:t xml:space="preserve"> and the use of mechanistic ecosystem models will become more important </w:t>
      </w:r>
      <w:r w:rsidR="000C3BB6">
        <w:fldChar w:fldCharType="begin"/>
      </w:r>
      <w:r w:rsidR="00C05905">
        <w:instrText xml:space="preserve"> ADDIN ZOTERO_ITEM CSL_CITATION {"citationID":"oluKPOzm","properties":{"formattedCitation":"(Hollowed et al. 2000; Fulton et al. 2011)","plainCitation":"(Hollowed et al. 2000; Fulton et al. 2011)","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05905" w:rsidRPr="00C05905">
        <w:t>(Hollowed et al. 2000; Fulton et al. 2011)</w:t>
      </w:r>
      <w:r w:rsidR="000C3BB6">
        <w:fldChar w:fldCharType="end"/>
      </w:r>
      <w:r w:rsidRPr="00B166D4">
        <w:t>.</w:t>
      </w:r>
    </w:p>
    <w:p w14:paraId="6688FA4F" w14:textId="77777777" w:rsidR="00B11759" w:rsidRPr="00B166D4" w:rsidRDefault="0086311F">
      <w:pPr>
        <w:pStyle w:val="Heading4"/>
        <w:rPr>
          <w:b w:val="0"/>
          <w:i/>
        </w:rPr>
      </w:pPr>
      <w:r w:rsidRPr="00B166D4">
        <w:rPr>
          <w:b w:val="0"/>
          <w:i/>
        </w:rPr>
        <w:t>Model Fit</w:t>
      </w:r>
    </w:p>
    <w:p w14:paraId="2FF7A29C" w14:textId="0F5C2CF6"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Table 6). The small differences in the ratios between the random effects models with and without marine covariates does not imply that marine conditions do not affect Chinook salmon survival. In fact, as shown by the estimated magnitude of the deviates in Figure 1,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Table 6). The mechanism that is driving this differential </w:t>
      </w:r>
      <w:r w:rsidRPr="00B166D4">
        <w:lastRenderedPageBreak/>
        <w:t xml:space="preserve">survival across days and years remains a critical knowledge gap and a focus of future salmon modeling. </w:t>
      </w:r>
    </w:p>
    <w:p w14:paraId="4A260274" w14:textId="6B7970DB" w:rsidR="00B11759" w:rsidRPr="00B166D4" w:rsidRDefault="0086311F">
      <w:bookmarkStart w:id="18" w:name="_2jxsxqh" w:colFirst="0" w:colLast="0"/>
      <w:bookmarkEnd w:id="18"/>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05905">
        <w:instrText xml:space="preserve"> ADDIN ZOTERO_ITEM CSL_CITATION {"citationID":"GiUjE0oU","properties":{"formattedCitation":"(2009)","plainCitation":"(2009)","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05905" w:rsidRPr="00C05905">
        <w:t>(2009)</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C05905">
        <w:instrText xml:space="preserve"> ADDIN ZOTERO_ITEM CSL_CITATION {"citationID":"Mq64ysGe","properties":{"formattedCitation":"(2012)","plainCitation":"(201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05905" w:rsidRPr="00C05905">
        <w:t>(2012)</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al. </w:t>
      </w:r>
      <w:r w:rsidR="00307FE4">
        <w:fldChar w:fldCharType="begin"/>
      </w:r>
      <w:r w:rsidR="00C05905">
        <w:instrText xml:space="preserve"> ADDIN ZOTERO_ITEM CSL_CITATION {"citationID":"kVmWSOwM","properties":{"formattedCitation":"(2012)","plainCitation":"(2012)","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05905" w:rsidRPr="00C05905">
        <w:t>(2012)</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05905">
        <w:instrText xml:space="preserve"> ADDIN ZOTERO_ITEM CSL_CITATION {"citationID":"02hUa1ag","properties":{"formattedCitation":"(2014)","plainCitation":"(201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05905" w:rsidRPr="00C05905">
        <w:t>(2014)</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05905">
        <w:instrText xml:space="preserve"> ADDIN ZOTERO_ITEM CSL_CITATION {"citationID":"T2FbwglE","properties":{"formattedCitation":"(2018)","plainCitation":"(2018)","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05905" w:rsidRPr="00C05905">
        <w:t>(2018)</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2F38F66E" w14:textId="77777777" w:rsidR="00B11759" w:rsidRPr="000C3BB6" w:rsidRDefault="0086311F">
      <w:pPr>
        <w:pStyle w:val="Heading4"/>
        <w:rPr>
          <w:b w:val="0"/>
          <w:i/>
        </w:rPr>
      </w:pPr>
      <w:bookmarkStart w:id="19" w:name="_z337ya" w:colFirst="0" w:colLast="0"/>
      <w:bookmarkEnd w:id="19"/>
      <w:r w:rsidRPr="00B166D4">
        <w:rPr>
          <w:b w:val="0"/>
          <w:i/>
        </w:rPr>
        <w:lastRenderedPageBreak/>
        <w:t>Caveats</w:t>
      </w:r>
    </w:p>
    <w:p w14:paraId="3752AF15" w14:textId="463DE223"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05905">
        <w:instrText xml:space="preserve"> ADDIN ZOTERO_ITEM CSL_CITATION {"citationID":"D6Fz7RXr","properties":{"formattedCitation":"(Beamish and Mahnken 2001; Roby et al. 2003; Duffy and Beauchamp 2011; Woodson et al. 2013)","plainCitation":"(Beamish and Mahnken 2001; Roby et al. 2003; Duffy and Beauchamp 2011; Woodson et al. 2013)","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05905" w:rsidRPr="00C05905">
        <w:t xml:space="preserve">(Beamish and </w:t>
      </w:r>
      <w:proofErr w:type="spellStart"/>
      <w:r w:rsidR="00C05905" w:rsidRPr="00C05905">
        <w:t>Mahnken</w:t>
      </w:r>
      <w:proofErr w:type="spellEnd"/>
      <w:r w:rsidR="00C05905" w:rsidRPr="00C05905">
        <w:t xml:space="preserve"> 2001; Roby et al. 2003; Duffy and Beauchamp 2011; Woodson et al. 2013)</w:t>
      </w:r>
      <w:r w:rsidR="00307FE4">
        <w:fldChar w:fldCharType="end"/>
      </w:r>
      <w:r w:rsidRPr="000C3BB6">
        <w:t xml:space="preserve">.  Miller et al. </w:t>
      </w:r>
      <w:r w:rsidR="00307FE4">
        <w:fldChar w:fldCharType="begin"/>
      </w:r>
      <w:r w:rsidR="00C05905">
        <w:instrText xml:space="preserve"> ADDIN ZOTERO_ITEM CSL_CITATION {"citationID":"s1DjykTJ","properties":{"formattedCitation":"(2014)","plainCitation":"(201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05905" w:rsidRPr="00C05905">
        <w:t>(2014)</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05905">
        <w:instrText xml:space="preserve"> ADDIN ZOTERO_ITEM CSL_CITATION {"citationID":"au343tFi","properties":{"formattedCitation":"(Scheuerell and Williams 2005)","plainCitation":"(Scheuerell and Williams 200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05905" w:rsidRPr="00C05905">
        <w:t>(</w:t>
      </w:r>
      <w:proofErr w:type="spellStart"/>
      <w:r w:rsidR="00C05905" w:rsidRPr="00C05905">
        <w:t>Scheuerell</w:t>
      </w:r>
      <w:proofErr w:type="spellEnd"/>
      <w:r w:rsidR="00C05905" w:rsidRPr="00C05905">
        <w:t xml:space="preserve"> and Williams 2005)</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C05905">
        <w:instrText xml:space="preserve"> ADDIN ZOTERO_ITEM CSL_CITATION {"citationID":"SLmMjlAG","properties":{"formattedCitation":"(Scheuerell et al. 2019)","plainCitation":"(Scheuerell et al. 2019)","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05905" w:rsidRPr="00C05905">
        <w:t>(</w:t>
      </w:r>
      <w:proofErr w:type="spellStart"/>
      <w:r w:rsidR="00C05905" w:rsidRPr="00C05905">
        <w:t>Scheuerell</w:t>
      </w:r>
      <w:proofErr w:type="spellEnd"/>
      <w:r w:rsidR="00C05905" w:rsidRPr="00C05905">
        <w:t xml:space="preserve"> et al. 2019)</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w:t>
      </w:r>
      <w:r w:rsidRPr="000C3BB6">
        <w:lastRenderedPageBreak/>
        <w:t xml:space="preserve">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582102B8" w14:textId="77777777" w:rsidR="00B11759" w:rsidRPr="00B166D4" w:rsidRDefault="0086311F">
      <w:pPr>
        <w:spacing w:line="259" w:lineRule="auto"/>
        <w:rPr>
          <w:b/>
        </w:rPr>
      </w:pPr>
      <w:r w:rsidRPr="000C3BB6">
        <w:rPr>
          <w:b/>
        </w:rPr>
        <w:t>References</w:t>
      </w:r>
    </w:p>
    <w:p w14:paraId="4D59457B" w14:textId="4F193D45" w:rsidR="00C05905" w:rsidRPr="00C05905" w:rsidRDefault="00293ABB" w:rsidP="00C05905">
      <w:pPr>
        <w:pStyle w:val="Bibliography"/>
        <w:spacing w:line="480" w:lineRule="auto"/>
        <w:pPrChange w:id="20" w:author="Brandon.Chasco" w:date="2020-04-29T15:49:00Z">
          <w:pPr>
            <w:pStyle w:val="Bibliography"/>
          </w:pPr>
        </w:pPrChange>
      </w:pPr>
      <w:r>
        <w:fldChar w:fldCharType="begin"/>
      </w:r>
      <w:r w:rsidR="00C05905">
        <w:instrText xml:space="preserve"> ADDIN ZOTERO_BIBL {"uncited":[],"omitted":[],"custom":[]} CSL_BIBLIOGRAPHY </w:instrText>
      </w:r>
      <w:r>
        <w:fldChar w:fldCharType="separate"/>
      </w:r>
      <w:proofErr w:type="spellStart"/>
      <w:r w:rsidR="00C05905" w:rsidRPr="00C05905">
        <w:t>Akaike</w:t>
      </w:r>
      <w:proofErr w:type="spellEnd"/>
      <w:r w:rsidR="00C05905" w:rsidRPr="00C05905">
        <w:t xml:space="preserve">, H. 1974. A new look at the statistical model identification. IEEE transactions on automatic control </w:t>
      </w:r>
      <w:r w:rsidR="00C05905" w:rsidRPr="00C05905">
        <w:rPr>
          <w:b/>
          <w:bCs/>
        </w:rPr>
        <w:t>19</w:t>
      </w:r>
      <w:r w:rsidR="00C05905" w:rsidRPr="00C05905">
        <w:t xml:space="preserve">(6): 716–723. </w:t>
      </w:r>
      <w:proofErr w:type="spellStart"/>
      <w:proofErr w:type="gramStart"/>
      <w:r w:rsidR="00C05905" w:rsidRPr="00C05905">
        <w:t>Ieee</w:t>
      </w:r>
      <w:proofErr w:type="spellEnd"/>
      <w:proofErr w:type="gramEnd"/>
      <w:r w:rsidR="00C05905" w:rsidRPr="00C05905">
        <w:t>.</w:t>
      </w:r>
    </w:p>
    <w:p w14:paraId="74CB66B5" w14:textId="77777777" w:rsidR="00C05905" w:rsidRPr="00C05905" w:rsidRDefault="00C05905" w:rsidP="00C05905">
      <w:pPr>
        <w:pStyle w:val="Bibliography"/>
        <w:spacing w:line="480" w:lineRule="auto"/>
        <w:pPrChange w:id="21" w:author="Brandon.Chasco" w:date="2020-04-29T15:49:00Z">
          <w:pPr>
            <w:pStyle w:val="Bibliography"/>
          </w:pPr>
        </w:pPrChange>
      </w:pPr>
      <w:r w:rsidRPr="00C05905">
        <w:t xml:space="preserve">Beamish, R.J., and </w:t>
      </w:r>
      <w:proofErr w:type="spellStart"/>
      <w:r w:rsidRPr="00C05905">
        <w:t>Mahnken</w:t>
      </w:r>
      <w:proofErr w:type="spellEnd"/>
      <w:r w:rsidRPr="00C05905">
        <w:t xml:space="preserve">, C. 2001. A critical size and period hypothesis to explain natural regulation of salmon abundance and the linkage to climate and climate change. Progress in Oceanography </w:t>
      </w:r>
      <w:r w:rsidRPr="00C05905">
        <w:rPr>
          <w:b/>
          <w:bCs/>
        </w:rPr>
        <w:t>49</w:t>
      </w:r>
      <w:r w:rsidRPr="00C05905">
        <w:t>(1–4): 423–437. Elsevier.</w:t>
      </w:r>
    </w:p>
    <w:p w14:paraId="3A302497" w14:textId="77777777" w:rsidR="00C05905" w:rsidRPr="00C05905" w:rsidRDefault="00C05905" w:rsidP="00C05905">
      <w:pPr>
        <w:pStyle w:val="Bibliography"/>
        <w:spacing w:line="480" w:lineRule="auto"/>
        <w:pPrChange w:id="22" w:author="Brandon.Chasco" w:date="2020-04-29T15:49:00Z">
          <w:pPr>
            <w:pStyle w:val="Bibliography"/>
          </w:pPr>
        </w:pPrChange>
      </w:pPr>
      <w:r w:rsidRPr="00C05905">
        <w:t xml:space="preserve">Beamish, R.J., Thomson, B.L., and McFarlane, G.A. 1992. Spiny dogfish predation on chinook and </w:t>
      </w:r>
      <w:proofErr w:type="spellStart"/>
      <w:r w:rsidRPr="00C05905">
        <w:t>coho</w:t>
      </w:r>
      <w:proofErr w:type="spellEnd"/>
      <w:r w:rsidRPr="00C05905">
        <w:t xml:space="preserve"> salmon and the potential effects on hatchery-produced salmon. Transactions of the American Fisheries Society </w:t>
      </w:r>
      <w:r w:rsidRPr="00C05905">
        <w:rPr>
          <w:b/>
          <w:bCs/>
        </w:rPr>
        <w:t>121</w:t>
      </w:r>
      <w:r w:rsidRPr="00C05905">
        <w:t>(4): 444–455. Taylor &amp; Francis.</w:t>
      </w:r>
    </w:p>
    <w:p w14:paraId="63F891FD" w14:textId="77777777" w:rsidR="00C05905" w:rsidRPr="00C05905" w:rsidRDefault="00C05905" w:rsidP="00C05905">
      <w:pPr>
        <w:pStyle w:val="Bibliography"/>
        <w:spacing w:line="480" w:lineRule="auto"/>
        <w:pPrChange w:id="23" w:author="Brandon.Chasco" w:date="2020-04-29T15:49:00Z">
          <w:pPr>
            <w:pStyle w:val="Bibliography"/>
          </w:pPr>
        </w:pPrChange>
      </w:pPr>
      <w:r w:rsidRPr="00C05905">
        <w:t xml:space="preserve">Burke, B.J., Peterson, W.T., Beckman, B.R., Morgan, C., Daly, E.A., and </w:t>
      </w:r>
      <w:proofErr w:type="spellStart"/>
      <w:r w:rsidRPr="00C05905">
        <w:t>Litz</w:t>
      </w:r>
      <w:proofErr w:type="spellEnd"/>
      <w:r w:rsidRPr="00C05905">
        <w:t xml:space="preserve">, M. 2013. Multivariate models of adult Pacific salmon returns. </w:t>
      </w:r>
      <w:proofErr w:type="spellStart"/>
      <w:r w:rsidRPr="00C05905">
        <w:t>PloS</w:t>
      </w:r>
      <w:proofErr w:type="spellEnd"/>
      <w:r w:rsidRPr="00C05905">
        <w:t xml:space="preserve"> one </w:t>
      </w:r>
      <w:r w:rsidRPr="00C05905">
        <w:rPr>
          <w:b/>
          <w:bCs/>
        </w:rPr>
        <w:t>8</w:t>
      </w:r>
      <w:r w:rsidRPr="00C05905">
        <w:t>(1). Public Library of Science.</w:t>
      </w:r>
    </w:p>
    <w:p w14:paraId="52058EA5" w14:textId="77777777" w:rsidR="00C05905" w:rsidRPr="00C05905" w:rsidRDefault="00C05905" w:rsidP="00C05905">
      <w:pPr>
        <w:pStyle w:val="Bibliography"/>
        <w:spacing w:line="480" w:lineRule="auto"/>
        <w:pPrChange w:id="24" w:author="Brandon.Chasco" w:date="2020-04-29T15:49:00Z">
          <w:pPr>
            <w:pStyle w:val="Bibliography"/>
          </w:pPr>
        </w:pPrChange>
      </w:pPr>
      <w:proofErr w:type="spellStart"/>
      <w:r w:rsidRPr="00C05905">
        <w:t>Chasco</w:t>
      </w:r>
      <w:proofErr w:type="spellEnd"/>
      <w:r w:rsidRPr="00C05905">
        <w:t xml:space="preserve">, B.E., Kaplan, I.C., Thomas, A.C., Acevedo-Gutiérrez, A., </w:t>
      </w:r>
      <w:proofErr w:type="spellStart"/>
      <w:r w:rsidRPr="00C05905">
        <w:t>Noren</w:t>
      </w:r>
      <w:proofErr w:type="spellEnd"/>
      <w:r w:rsidRPr="00C05905">
        <w:t xml:space="preserve">, D.P., Ford, M.J., Hanson, M.B., </w:t>
      </w:r>
      <w:proofErr w:type="spellStart"/>
      <w:r w:rsidRPr="00C05905">
        <w:t>Scordino</w:t>
      </w:r>
      <w:proofErr w:type="spellEnd"/>
      <w:r w:rsidRPr="00C05905">
        <w:t xml:space="preserve">, J.J., Jeffries, S.J., and Marshall, K.N. 2017. Competing tradeoffs between increasing marine mammal predation and fisheries harvest of Chinook salmon. Scientific Reports </w:t>
      </w:r>
      <w:r w:rsidRPr="00C05905">
        <w:rPr>
          <w:b/>
          <w:bCs/>
        </w:rPr>
        <w:t>7</w:t>
      </w:r>
      <w:r w:rsidRPr="00C05905">
        <w:t>(1): 1–14. Nature Publishing Group.</w:t>
      </w:r>
    </w:p>
    <w:p w14:paraId="3A3E33D2" w14:textId="77777777" w:rsidR="00C05905" w:rsidRPr="00C05905" w:rsidRDefault="00C05905" w:rsidP="00C05905">
      <w:pPr>
        <w:pStyle w:val="Bibliography"/>
        <w:spacing w:line="480" w:lineRule="auto"/>
        <w:pPrChange w:id="25" w:author="Brandon.Chasco" w:date="2020-04-29T15:49:00Z">
          <w:pPr>
            <w:pStyle w:val="Bibliography"/>
          </w:pPr>
        </w:pPrChange>
      </w:pPr>
      <w:r w:rsidRPr="00C05905">
        <w:t xml:space="preserve">Crozier, L.G., Hendry, A.P., Lawson, P.W., Quinn, T.P., Mantua, N.J., </w:t>
      </w:r>
      <w:proofErr w:type="spellStart"/>
      <w:r w:rsidRPr="00C05905">
        <w:t>Battin</w:t>
      </w:r>
      <w:proofErr w:type="spellEnd"/>
      <w:r w:rsidRPr="00C05905">
        <w:t xml:space="preserve">, J., Shaw, R.G., and Huey, R.B. 2008. Potential responses to climate change in organisms with complex </w:t>
      </w:r>
      <w:r w:rsidRPr="00C05905">
        <w:lastRenderedPageBreak/>
        <w:t xml:space="preserve">life histories: evolution and plasticity in Pacific salmon. Evolutionary Applications </w:t>
      </w:r>
      <w:r w:rsidRPr="00C05905">
        <w:rPr>
          <w:b/>
          <w:bCs/>
        </w:rPr>
        <w:t>1</w:t>
      </w:r>
      <w:r w:rsidRPr="00C05905">
        <w:t>(2): 252–270. Wiley Online Library.</w:t>
      </w:r>
    </w:p>
    <w:p w14:paraId="7F56DDFF" w14:textId="77777777" w:rsidR="00C05905" w:rsidRPr="00C05905" w:rsidRDefault="00C05905" w:rsidP="00C05905">
      <w:pPr>
        <w:pStyle w:val="Bibliography"/>
        <w:spacing w:line="480" w:lineRule="auto"/>
        <w:pPrChange w:id="26" w:author="Brandon.Chasco" w:date="2020-04-29T15:49:00Z">
          <w:pPr>
            <w:pStyle w:val="Bibliography"/>
          </w:pPr>
        </w:pPrChange>
      </w:pPr>
      <w:r w:rsidRPr="00C05905">
        <w:t xml:space="preserve">Du, X., and Peterson, W.T. 2014. Seasonal cycle of phytoplankton community composition in the coastal upwelling system off central Oregon in 2009. Estuaries and coasts </w:t>
      </w:r>
      <w:r w:rsidRPr="00C05905">
        <w:rPr>
          <w:b/>
          <w:bCs/>
        </w:rPr>
        <w:t>37</w:t>
      </w:r>
      <w:r w:rsidRPr="00C05905">
        <w:t>(2): 299–311. Springer.</w:t>
      </w:r>
    </w:p>
    <w:p w14:paraId="428F7041" w14:textId="77777777" w:rsidR="00C05905" w:rsidRPr="00C05905" w:rsidRDefault="00C05905" w:rsidP="00C05905">
      <w:pPr>
        <w:pStyle w:val="Bibliography"/>
        <w:spacing w:line="480" w:lineRule="auto"/>
        <w:pPrChange w:id="27" w:author="Brandon.Chasco" w:date="2020-04-29T15:49:00Z">
          <w:pPr>
            <w:pStyle w:val="Bibliography"/>
          </w:pPr>
        </w:pPrChange>
      </w:pPr>
      <w:r w:rsidRPr="00C05905">
        <w:t>Duffy, E.J., and Beauchamp, D.A. 2011. Rapid growth in the early marine period improves the marine survival of Chinook salmon (</w:t>
      </w:r>
      <w:proofErr w:type="spellStart"/>
      <w:r w:rsidRPr="00C05905">
        <w:t>Oncorhynchus</w:t>
      </w:r>
      <w:proofErr w:type="spellEnd"/>
      <w:r w:rsidRPr="00C05905">
        <w:t xml:space="preserve"> </w:t>
      </w:r>
      <w:proofErr w:type="spellStart"/>
      <w:r w:rsidRPr="00C05905">
        <w:t>tshawytscha</w:t>
      </w:r>
      <w:proofErr w:type="spellEnd"/>
      <w:r w:rsidRPr="00C05905">
        <w:t xml:space="preserve">) in Puget Sound, Washington. Canadian Journal of Fisheries and Aquatic Sciences </w:t>
      </w:r>
      <w:r w:rsidRPr="00C05905">
        <w:rPr>
          <w:b/>
          <w:bCs/>
        </w:rPr>
        <w:t>68</w:t>
      </w:r>
      <w:r w:rsidRPr="00C05905">
        <w:t>(2): 232–240. NRC Research Press.</w:t>
      </w:r>
    </w:p>
    <w:p w14:paraId="13D247C1" w14:textId="77777777" w:rsidR="00C05905" w:rsidRPr="00C05905" w:rsidRDefault="00C05905" w:rsidP="00C05905">
      <w:pPr>
        <w:pStyle w:val="Bibliography"/>
        <w:spacing w:line="480" w:lineRule="auto"/>
        <w:pPrChange w:id="28" w:author="Brandon.Chasco" w:date="2020-04-29T15:49:00Z">
          <w:pPr>
            <w:pStyle w:val="Bibliography"/>
          </w:pPr>
        </w:pPrChange>
      </w:pPr>
      <w:r w:rsidRPr="00C05905">
        <w:t xml:space="preserve">Ford, M.J., </w:t>
      </w:r>
      <w:proofErr w:type="spellStart"/>
      <w:r w:rsidRPr="00C05905">
        <w:t>Albaugh</w:t>
      </w:r>
      <w:proofErr w:type="spellEnd"/>
      <w:r w:rsidRPr="00C05905">
        <w:t xml:space="preserve">, A., </w:t>
      </w:r>
      <w:proofErr w:type="spellStart"/>
      <w:r w:rsidRPr="00C05905">
        <w:t>Barnas</w:t>
      </w:r>
      <w:proofErr w:type="spellEnd"/>
      <w:r w:rsidRPr="00C05905">
        <w:t xml:space="preserve">, K., Cooney, T.D., Cowen, J., Hard, J.J., </w:t>
      </w:r>
      <w:proofErr w:type="spellStart"/>
      <w:r w:rsidRPr="00C05905">
        <w:t>Kope</w:t>
      </w:r>
      <w:proofErr w:type="spellEnd"/>
      <w:r w:rsidRPr="00C05905">
        <w:t xml:space="preserve">, R.G., McClure, M.M., </w:t>
      </w:r>
      <w:proofErr w:type="spellStart"/>
      <w:r w:rsidRPr="00C05905">
        <w:t>McElhany</w:t>
      </w:r>
      <w:proofErr w:type="spellEnd"/>
      <w:r w:rsidRPr="00C05905">
        <w:t>, P., and Myers, J.M. 2011. Status review update for Pacific salmon and steelhead listed under the Endangered Species Act: Pacific Northwest.</w:t>
      </w:r>
    </w:p>
    <w:p w14:paraId="05177E4D" w14:textId="77777777" w:rsidR="00C05905" w:rsidRPr="00C05905" w:rsidRDefault="00C05905" w:rsidP="00C05905">
      <w:pPr>
        <w:pStyle w:val="Bibliography"/>
        <w:spacing w:line="480" w:lineRule="auto"/>
        <w:pPrChange w:id="29" w:author="Brandon.Chasco" w:date="2020-04-29T15:49:00Z">
          <w:pPr>
            <w:pStyle w:val="Bibliography"/>
          </w:pPr>
        </w:pPrChange>
      </w:pPr>
      <w:r w:rsidRPr="00C05905">
        <w:t xml:space="preserve">Fulton, E.A., Link, J.S., Kaplan, I.C., </w:t>
      </w:r>
      <w:proofErr w:type="spellStart"/>
      <w:r w:rsidRPr="00C05905">
        <w:t>Savina</w:t>
      </w:r>
      <w:proofErr w:type="spellEnd"/>
      <w:r w:rsidRPr="00C05905">
        <w:t xml:space="preserve">-Rolland, M., Johnson, P., Ainsworth, C., Horne, P., Gorton, R., Gamble, R.J., and Smith, A.D. 2011. Lessons in modelling and management of marine ecosystems: the Atlantis experience. Fish and Fisheries </w:t>
      </w:r>
      <w:r w:rsidRPr="00C05905">
        <w:rPr>
          <w:b/>
          <w:bCs/>
        </w:rPr>
        <w:t>12</w:t>
      </w:r>
      <w:r w:rsidRPr="00C05905">
        <w:t>(2): 171–188. Wiley Online Library.</w:t>
      </w:r>
    </w:p>
    <w:p w14:paraId="7154F283" w14:textId="77777777" w:rsidR="00C05905" w:rsidRPr="00C05905" w:rsidRDefault="00C05905" w:rsidP="00C05905">
      <w:pPr>
        <w:pStyle w:val="Bibliography"/>
        <w:spacing w:line="480" w:lineRule="auto"/>
        <w:pPrChange w:id="30" w:author="Brandon.Chasco" w:date="2020-04-29T15:49:00Z">
          <w:pPr>
            <w:pStyle w:val="Bibliography"/>
          </w:pPr>
        </w:pPrChange>
      </w:pPr>
      <w:r w:rsidRPr="00C05905">
        <w:t xml:space="preserve">Gosselin, J.L., </w:t>
      </w:r>
      <w:proofErr w:type="spellStart"/>
      <w:r w:rsidRPr="00C05905">
        <w:t>Zabel</w:t>
      </w:r>
      <w:proofErr w:type="spellEnd"/>
      <w:r w:rsidRPr="00C05905">
        <w:t xml:space="preserve">, R.W., Anderson, J.J., Faulkner, J.R., </w:t>
      </w:r>
      <w:proofErr w:type="spellStart"/>
      <w:r w:rsidRPr="00C05905">
        <w:t>Baptista</w:t>
      </w:r>
      <w:proofErr w:type="spellEnd"/>
      <w:r w:rsidRPr="00C05905">
        <w:t xml:space="preserve">, A.M., and </w:t>
      </w:r>
      <w:proofErr w:type="spellStart"/>
      <w:r w:rsidRPr="00C05905">
        <w:t>Sandford</w:t>
      </w:r>
      <w:proofErr w:type="spellEnd"/>
      <w:r w:rsidRPr="00C05905">
        <w:t xml:space="preserve">, B.P. 2018. Conservation planning for freshwater–marine carryover effects on Chinook salmon survival. Ecology and evolution </w:t>
      </w:r>
      <w:r w:rsidRPr="00C05905">
        <w:rPr>
          <w:b/>
          <w:bCs/>
        </w:rPr>
        <w:t>8</w:t>
      </w:r>
      <w:r w:rsidRPr="00C05905">
        <w:t>(1): 319–332. Wiley Online Library.</w:t>
      </w:r>
    </w:p>
    <w:p w14:paraId="62E881AD" w14:textId="77777777" w:rsidR="00C05905" w:rsidRPr="00C05905" w:rsidRDefault="00C05905" w:rsidP="00C05905">
      <w:pPr>
        <w:pStyle w:val="Bibliography"/>
        <w:spacing w:line="480" w:lineRule="auto"/>
        <w:pPrChange w:id="31" w:author="Brandon.Chasco" w:date="2020-04-29T15:49:00Z">
          <w:pPr>
            <w:pStyle w:val="Bibliography"/>
          </w:pPr>
        </w:pPrChange>
      </w:pPr>
      <w:r w:rsidRPr="00C05905">
        <w:t xml:space="preserve">Griffiths, J.R., Schindler, D.E., Armstrong, J.B., </w:t>
      </w:r>
      <w:proofErr w:type="spellStart"/>
      <w:r w:rsidRPr="00C05905">
        <w:t>Scheuerell</w:t>
      </w:r>
      <w:proofErr w:type="spellEnd"/>
      <w:r w:rsidRPr="00C05905">
        <w:t xml:space="preserve">, M.D., Whited, D.C., Clark, R.A., </w:t>
      </w:r>
      <w:proofErr w:type="spellStart"/>
      <w:r w:rsidRPr="00C05905">
        <w:t>Hilborn</w:t>
      </w:r>
      <w:proofErr w:type="spellEnd"/>
      <w:r w:rsidRPr="00C05905">
        <w:t xml:space="preserve">, R., Holt, C.A., Lindley, S.T., and Stanford, J.A. 2014. Performance of salmon fishery portfolios across western N </w:t>
      </w:r>
      <w:proofErr w:type="spellStart"/>
      <w:r w:rsidRPr="00C05905">
        <w:t>orth</w:t>
      </w:r>
      <w:proofErr w:type="spellEnd"/>
      <w:r w:rsidRPr="00C05905">
        <w:t xml:space="preserve"> </w:t>
      </w:r>
      <w:proofErr w:type="gramStart"/>
      <w:r w:rsidRPr="00C05905">
        <w:t>A</w:t>
      </w:r>
      <w:proofErr w:type="gramEnd"/>
      <w:r w:rsidRPr="00C05905">
        <w:t xml:space="preserve"> </w:t>
      </w:r>
      <w:proofErr w:type="spellStart"/>
      <w:r w:rsidRPr="00C05905">
        <w:t>merica</w:t>
      </w:r>
      <w:proofErr w:type="spellEnd"/>
      <w:r w:rsidRPr="00C05905">
        <w:t xml:space="preserve">. Journal of Applied Ecology </w:t>
      </w:r>
      <w:r w:rsidRPr="00C05905">
        <w:rPr>
          <w:b/>
          <w:bCs/>
        </w:rPr>
        <w:t>51</w:t>
      </w:r>
      <w:r w:rsidRPr="00C05905">
        <w:t>(6): 1554–1563. Wiley Online Library.</w:t>
      </w:r>
    </w:p>
    <w:p w14:paraId="0CC3ADE1" w14:textId="77777777" w:rsidR="00C05905" w:rsidRPr="00C05905" w:rsidRDefault="00C05905" w:rsidP="00C05905">
      <w:pPr>
        <w:pStyle w:val="Bibliography"/>
        <w:spacing w:line="480" w:lineRule="auto"/>
        <w:pPrChange w:id="32" w:author="Brandon.Chasco" w:date="2020-04-29T15:49:00Z">
          <w:pPr>
            <w:pStyle w:val="Bibliography"/>
          </w:pPr>
        </w:pPrChange>
      </w:pPr>
      <w:proofErr w:type="spellStart"/>
      <w:r w:rsidRPr="00C05905">
        <w:lastRenderedPageBreak/>
        <w:t>Haeseker</w:t>
      </w:r>
      <w:proofErr w:type="spellEnd"/>
      <w:r w:rsidRPr="00C05905">
        <w:t xml:space="preserve">, S.L., McCann, J.A., </w:t>
      </w:r>
      <w:proofErr w:type="spellStart"/>
      <w:r w:rsidRPr="00C05905">
        <w:t>Tuomikoski</w:t>
      </w:r>
      <w:proofErr w:type="spellEnd"/>
      <w:r w:rsidRPr="00C05905">
        <w:t xml:space="preserve">, J., and </w:t>
      </w:r>
      <w:proofErr w:type="spellStart"/>
      <w:r w:rsidRPr="00C05905">
        <w:t>Chockley</w:t>
      </w:r>
      <w:proofErr w:type="spellEnd"/>
      <w:r w:rsidRPr="00C05905">
        <w:t xml:space="preserve">, B. 2012. Assessing freshwater and marine environmental influences on life-stage-specific survival rates of Snake River spring–summer Chinook salmon and steelhead. Transactions of the American Fisheries Society </w:t>
      </w:r>
      <w:r w:rsidRPr="00C05905">
        <w:rPr>
          <w:b/>
          <w:bCs/>
        </w:rPr>
        <w:t>141</w:t>
      </w:r>
      <w:r w:rsidRPr="00C05905">
        <w:t>(1): 121–138. Taylor &amp; Francis.</w:t>
      </w:r>
    </w:p>
    <w:p w14:paraId="49F25705" w14:textId="77777777" w:rsidR="00C05905" w:rsidRPr="00C05905" w:rsidRDefault="00C05905" w:rsidP="00C05905">
      <w:pPr>
        <w:pStyle w:val="Bibliography"/>
        <w:spacing w:line="480" w:lineRule="auto"/>
        <w:pPrChange w:id="33" w:author="Brandon.Chasco" w:date="2020-04-29T15:49:00Z">
          <w:pPr>
            <w:pStyle w:val="Bibliography"/>
          </w:pPr>
        </w:pPrChange>
      </w:pPr>
      <w:r w:rsidRPr="00C05905">
        <w:t xml:space="preserve">Henderson, M.A., and Cass, A.J. 1991. Effect of </w:t>
      </w:r>
      <w:proofErr w:type="spellStart"/>
      <w:r w:rsidRPr="00C05905">
        <w:t>smolt</w:t>
      </w:r>
      <w:proofErr w:type="spellEnd"/>
      <w:r w:rsidRPr="00C05905">
        <w:t xml:space="preserve"> size on </w:t>
      </w:r>
      <w:proofErr w:type="spellStart"/>
      <w:r w:rsidRPr="00C05905">
        <w:t>smolt</w:t>
      </w:r>
      <w:proofErr w:type="spellEnd"/>
      <w:r w:rsidRPr="00C05905">
        <w:t xml:space="preserve">-to-adult survival for </w:t>
      </w:r>
      <w:proofErr w:type="spellStart"/>
      <w:r w:rsidRPr="00C05905">
        <w:t>Chilko</w:t>
      </w:r>
      <w:proofErr w:type="spellEnd"/>
      <w:r w:rsidRPr="00C05905">
        <w:t xml:space="preserve"> Lake sockeye salmon (</w:t>
      </w:r>
      <w:proofErr w:type="spellStart"/>
      <w:r w:rsidRPr="00C05905">
        <w:t>Oncorhynchus</w:t>
      </w:r>
      <w:proofErr w:type="spellEnd"/>
      <w:r w:rsidRPr="00C05905">
        <w:t xml:space="preserve"> </w:t>
      </w:r>
      <w:proofErr w:type="spellStart"/>
      <w:r w:rsidRPr="00C05905">
        <w:t>nerka</w:t>
      </w:r>
      <w:proofErr w:type="spellEnd"/>
      <w:r w:rsidRPr="00C05905">
        <w:t xml:space="preserve">). Canadian Journal of Fisheries and Aquatic Sciences </w:t>
      </w:r>
      <w:r w:rsidRPr="00C05905">
        <w:rPr>
          <w:b/>
          <w:bCs/>
        </w:rPr>
        <w:t>48</w:t>
      </w:r>
      <w:r w:rsidRPr="00C05905">
        <w:t>(6): 988–994. NRC Research Press.</w:t>
      </w:r>
    </w:p>
    <w:p w14:paraId="71014330" w14:textId="77777777" w:rsidR="00C05905" w:rsidRPr="00C05905" w:rsidRDefault="00C05905" w:rsidP="00C05905">
      <w:pPr>
        <w:pStyle w:val="Bibliography"/>
        <w:spacing w:line="480" w:lineRule="auto"/>
        <w:pPrChange w:id="34" w:author="Brandon.Chasco" w:date="2020-04-29T15:49:00Z">
          <w:pPr>
            <w:pStyle w:val="Bibliography"/>
          </w:pPr>
        </w:pPrChange>
      </w:pPr>
      <w:r w:rsidRPr="00C05905">
        <w:t xml:space="preserve">Hodgson, S., and Quinn, T.P. 2002. The timing of adult sockeye salmon migration into fresh water: adaptations by populations to prevailing thermal regimes. Canadian Journal of Zoology </w:t>
      </w:r>
      <w:r w:rsidRPr="00C05905">
        <w:rPr>
          <w:b/>
          <w:bCs/>
        </w:rPr>
        <w:t>80</w:t>
      </w:r>
      <w:r w:rsidRPr="00C05905">
        <w:t>(3): 542–555. NRC Research Press.</w:t>
      </w:r>
    </w:p>
    <w:p w14:paraId="587B899D" w14:textId="77777777" w:rsidR="00C05905" w:rsidRPr="00C05905" w:rsidRDefault="00C05905" w:rsidP="00C05905">
      <w:pPr>
        <w:pStyle w:val="Bibliography"/>
        <w:spacing w:line="480" w:lineRule="auto"/>
        <w:pPrChange w:id="35" w:author="Brandon.Chasco" w:date="2020-04-29T15:49:00Z">
          <w:pPr>
            <w:pStyle w:val="Bibliography"/>
          </w:pPr>
        </w:pPrChange>
      </w:pPr>
      <w:r w:rsidRPr="00C05905">
        <w:t xml:space="preserve">Hollowed, A.B., </w:t>
      </w:r>
      <w:proofErr w:type="spellStart"/>
      <w:r w:rsidRPr="00C05905">
        <w:t>Bax</w:t>
      </w:r>
      <w:proofErr w:type="spellEnd"/>
      <w:r w:rsidRPr="00C05905">
        <w:t xml:space="preserve">, N., Beamish, R., Collie, J., Fogarty, M., Livingston, P., Pope, J., and Rice, J.C. 2000. Are multispecies models an improvement on single-species models for measuring fishing impacts on marine ecosystems? ICES Journal of Marine Science </w:t>
      </w:r>
      <w:r w:rsidRPr="00C05905">
        <w:rPr>
          <w:b/>
          <w:bCs/>
        </w:rPr>
        <w:t>57</w:t>
      </w:r>
      <w:r w:rsidRPr="00C05905">
        <w:t>(3): 707–719. Oxford University Press.</w:t>
      </w:r>
    </w:p>
    <w:p w14:paraId="165B2B92" w14:textId="77777777" w:rsidR="00C05905" w:rsidRPr="00C05905" w:rsidRDefault="00C05905" w:rsidP="00C05905">
      <w:pPr>
        <w:pStyle w:val="Bibliography"/>
        <w:spacing w:line="480" w:lineRule="auto"/>
        <w:pPrChange w:id="36" w:author="Brandon.Chasco" w:date="2020-04-29T15:49:00Z">
          <w:pPr>
            <w:pStyle w:val="Bibliography"/>
          </w:pPr>
        </w:pPrChange>
      </w:pPr>
      <w:proofErr w:type="spellStart"/>
      <w:r w:rsidRPr="00C05905">
        <w:t>Holsman</w:t>
      </w:r>
      <w:proofErr w:type="spellEnd"/>
      <w:r w:rsidRPr="00C05905">
        <w:t xml:space="preserve">, K.K., </w:t>
      </w:r>
      <w:proofErr w:type="spellStart"/>
      <w:r w:rsidRPr="00C05905">
        <w:t>Scheuerell</w:t>
      </w:r>
      <w:proofErr w:type="spellEnd"/>
      <w:r w:rsidRPr="00C05905">
        <w:t xml:space="preserve">, M.D., </w:t>
      </w:r>
      <w:proofErr w:type="spellStart"/>
      <w:r w:rsidRPr="00C05905">
        <w:t>Buhle</w:t>
      </w:r>
      <w:proofErr w:type="spellEnd"/>
      <w:r w:rsidRPr="00C05905">
        <w:t xml:space="preserve">, E., and Emmett, R. 2012. Interacting effects of translocation, artificial propagation, and environmental conditions on the marine survival of Chinook </w:t>
      </w:r>
      <w:proofErr w:type="gramStart"/>
      <w:r w:rsidRPr="00C05905">
        <w:t>Salmon</w:t>
      </w:r>
      <w:proofErr w:type="gramEnd"/>
      <w:r w:rsidRPr="00C05905">
        <w:t xml:space="preserve"> from the Columbia River, Washington, USA. Conservation Biology </w:t>
      </w:r>
      <w:r w:rsidRPr="00C05905">
        <w:rPr>
          <w:b/>
          <w:bCs/>
        </w:rPr>
        <w:t>26</w:t>
      </w:r>
      <w:r w:rsidRPr="00C05905">
        <w:t>(5): 912–922. Wiley Online Library.</w:t>
      </w:r>
    </w:p>
    <w:p w14:paraId="42A34A38" w14:textId="77777777" w:rsidR="00C05905" w:rsidRPr="00C05905" w:rsidRDefault="00C05905" w:rsidP="00C05905">
      <w:pPr>
        <w:pStyle w:val="Bibliography"/>
        <w:spacing w:line="480" w:lineRule="auto"/>
        <w:pPrChange w:id="37" w:author="Brandon.Chasco" w:date="2020-04-29T15:49:00Z">
          <w:pPr>
            <w:pStyle w:val="Bibliography"/>
          </w:pPr>
        </w:pPrChange>
      </w:pPr>
      <w:proofErr w:type="spellStart"/>
      <w:r w:rsidRPr="00C05905">
        <w:t>Hooff</w:t>
      </w:r>
      <w:proofErr w:type="spellEnd"/>
      <w:r w:rsidRPr="00C05905">
        <w:t xml:space="preserve">, R.C., and Peterson, W.T. 2006. Copepod biodiversity as an indicator of changes in ocean and climate conditions of the northern California current ecosystem. Limnology and Oceanography </w:t>
      </w:r>
      <w:r w:rsidRPr="00C05905">
        <w:rPr>
          <w:b/>
          <w:bCs/>
        </w:rPr>
        <w:t>51</w:t>
      </w:r>
      <w:r w:rsidRPr="00C05905">
        <w:t>(6): 2607–2620. Wiley Online Library.</w:t>
      </w:r>
    </w:p>
    <w:p w14:paraId="0D631971" w14:textId="77777777" w:rsidR="00C05905" w:rsidRPr="00C05905" w:rsidRDefault="00C05905" w:rsidP="00C05905">
      <w:pPr>
        <w:pStyle w:val="Bibliography"/>
        <w:spacing w:line="480" w:lineRule="auto"/>
        <w:pPrChange w:id="38" w:author="Brandon.Chasco" w:date="2020-04-29T15:49:00Z">
          <w:pPr>
            <w:pStyle w:val="Bibliography"/>
          </w:pPr>
        </w:pPrChange>
      </w:pPr>
      <w:r w:rsidRPr="00C05905">
        <w:lastRenderedPageBreak/>
        <w:t xml:space="preserve">Keefer, M.L., Peery, C.A., and Caudill, C.C. 2008. Migration timing of Columbia River spring Chinook salmon: effects of temperature, river discharge, and ocean environment. Transactions of the American Fisheries Society </w:t>
      </w:r>
      <w:r w:rsidRPr="00C05905">
        <w:rPr>
          <w:b/>
          <w:bCs/>
        </w:rPr>
        <w:t>137</w:t>
      </w:r>
      <w:r w:rsidRPr="00C05905">
        <w:t>(4): 1120–1133. Taylor &amp; Francis.</w:t>
      </w:r>
    </w:p>
    <w:p w14:paraId="2DD3C863" w14:textId="77777777" w:rsidR="00C05905" w:rsidRPr="00C05905" w:rsidRDefault="00C05905" w:rsidP="00C05905">
      <w:pPr>
        <w:pStyle w:val="Bibliography"/>
        <w:spacing w:line="480" w:lineRule="auto"/>
        <w:pPrChange w:id="39" w:author="Brandon.Chasco" w:date="2020-04-29T15:49:00Z">
          <w:pPr>
            <w:pStyle w:val="Bibliography"/>
          </w:pPr>
        </w:pPrChange>
      </w:pPr>
      <w:proofErr w:type="spellStart"/>
      <w:r w:rsidRPr="00C05905">
        <w:t>Keister</w:t>
      </w:r>
      <w:proofErr w:type="spellEnd"/>
      <w:r w:rsidRPr="00C05905">
        <w:t xml:space="preserve">, J.E., Di Lorenzo, E., Morgan, C.A., Combes, V., and Peterson, W.T. 2011. Zooplankton species composition is linked to ocean transport in the Northern California Current. Global Change Biology </w:t>
      </w:r>
      <w:r w:rsidRPr="00C05905">
        <w:rPr>
          <w:b/>
          <w:bCs/>
        </w:rPr>
        <w:t>17</w:t>
      </w:r>
      <w:r w:rsidRPr="00C05905">
        <w:t>(7): 2498–2511. Wiley Online Library.</w:t>
      </w:r>
    </w:p>
    <w:p w14:paraId="30BB4A9E" w14:textId="77777777" w:rsidR="00C05905" w:rsidRPr="00C05905" w:rsidRDefault="00C05905" w:rsidP="00C05905">
      <w:pPr>
        <w:pStyle w:val="Bibliography"/>
        <w:spacing w:line="480" w:lineRule="auto"/>
        <w:pPrChange w:id="40" w:author="Brandon.Chasco" w:date="2020-04-29T15:49:00Z">
          <w:pPr>
            <w:pStyle w:val="Bibliography"/>
          </w:pPr>
        </w:pPrChange>
      </w:pPr>
      <w:proofErr w:type="spellStart"/>
      <w:r w:rsidRPr="00C05905">
        <w:t>Kilduff</w:t>
      </w:r>
      <w:proofErr w:type="spellEnd"/>
      <w:r w:rsidRPr="00C05905">
        <w:t xml:space="preserve">, D.P., </w:t>
      </w:r>
      <w:proofErr w:type="spellStart"/>
      <w:r w:rsidRPr="00C05905">
        <w:t>Botsford</w:t>
      </w:r>
      <w:proofErr w:type="spellEnd"/>
      <w:r w:rsidRPr="00C05905">
        <w:t xml:space="preserve">, L.W., and </w:t>
      </w:r>
      <w:proofErr w:type="spellStart"/>
      <w:r w:rsidRPr="00C05905">
        <w:t>Teo</w:t>
      </w:r>
      <w:proofErr w:type="spellEnd"/>
      <w:r w:rsidRPr="00C05905">
        <w:t xml:space="preserve">, S.L. 2014. Spatial and temporal </w:t>
      </w:r>
      <w:proofErr w:type="spellStart"/>
      <w:r w:rsidRPr="00C05905">
        <w:t>covariability</w:t>
      </w:r>
      <w:proofErr w:type="spellEnd"/>
      <w:r w:rsidRPr="00C05905">
        <w:t xml:space="preserve"> in early ocean survival of Chinook salmon (</w:t>
      </w:r>
      <w:proofErr w:type="spellStart"/>
      <w:r w:rsidRPr="00C05905">
        <w:t>Oncorhynchus</w:t>
      </w:r>
      <w:proofErr w:type="spellEnd"/>
      <w:r w:rsidRPr="00C05905">
        <w:t xml:space="preserve"> </w:t>
      </w:r>
      <w:proofErr w:type="spellStart"/>
      <w:r w:rsidRPr="00C05905">
        <w:t>tshawytscha</w:t>
      </w:r>
      <w:proofErr w:type="spellEnd"/>
      <w:r w:rsidRPr="00C05905">
        <w:t xml:space="preserve">) along the west coast of North America. ICES Journal of Marine Science </w:t>
      </w:r>
      <w:r w:rsidRPr="00C05905">
        <w:rPr>
          <w:b/>
          <w:bCs/>
        </w:rPr>
        <w:t>71</w:t>
      </w:r>
      <w:r w:rsidRPr="00C05905">
        <w:t>(7): 1671–1682. Oxford University Press.</w:t>
      </w:r>
    </w:p>
    <w:p w14:paraId="1C2A6246" w14:textId="77777777" w:rsidR="00C05905" w:rsidRPr="00C05905" w:rsidRDefault="00C05905" w:rsidP="00C05905">
      <w:pPr>
        <w:pStyle w:val="Bibliography"/>
        <w:spacing w:line="480" w:lineRule="auto"/>
        <w:pPrChange w:id="41" w:author="Brandon.Chasco" w:date="2020-04-29T15:49:00Z">
          <w:pPr>
            <w:pStyle w:val="Bibliography"/>
          </w:pPr>
        </w:pPrChange>
      </w:pPr>
      <w:proofErr w:type="spellStart"/>
      <w:r w:rsidRPr="00C05905">
        <w:t>Kristensen</w:t>
      </w:r>
      <w:proofErr w:type="spellEnd"/>
      <w:r w:rsidRPr="00C05905">
        <w:t xml:space="preserve">, K., Nielsen, A., Berg, C.W., </w:t>
      </w:r>
      <w:proofErr w:type="spellStart"/>
      <w:r w:rsidRPr="00C05905">
        <w:t>Skaug</w:t>
      </w:r>
      <w:proofErr w:type="spellEnd"/>
      <w:r w:rsidRPr="00C05905">
        <w:t xml:space="preserve">, H., and Bell, B. 2015. TMB: automatic differentiation and Laplace approximation. </w:t>
      </w:r>
      <w:proofErr w:type="spellStart"/>
      <w:proofErr w:type="gramStart"/>
      <w:r w:rsidRPr="00C05905">
        <w:t>arXiv</w:t>
      </w:r>
      <w:proofErr w:type="spellEnd"/>
      <w:proofErr w:type="gramEnd"/>
      <w:r w:rsidRPr="00C05905">
        <w:t xml:space="preserve"> preprint arXiv:1509.00660.</w:t>
      </w:r>
    </w:p>
    <w:p w14:paraId="2108C6DD" w14:textId="77777777" w:rsidR="00C05905" w:rsidRPr="00C05905" w:rsidRDefault="00C05905" w:rsidP="00C05905">
      <w:pPr>
        <w:pStyle w:val="Bibliography"/>
        <w:spacing w:line="480" w:lineRule="auto"/>
        <w:pPrChange w:id="42" w:author="Brandon.Chasco" w:date="2020-04-29T15:49:00Z">
          <w:pPr>
            <w:pStyle w:val="Bibliography"/>
          </w:pPr>
        </w:pPrChange>
      </w:pPr>
      <w:proofErr w:type="spellStart"/>
      <w:r w:rsidRPr="00C05905">
        <w:t>Litzow</w:t>
      </w:r>
      <w:proofErr w:type="spellEnd"/>
      <w:r w:rsidRPr="00C05905">
        <w:t xml:space="preserve">, M.A., </w:t>
      </w:r>
      <w:proofErr w:type="spellStart"/>
      <w:r w:rsidRPr="00C05905">
        <w:t>Ciannelli</w:t>
      </w:r>
      <w:proofErr w:type="spellEnd"/>
      <w:r w:rsidRPr="00C05905">
        <w:t xml:space="preserve">, L., </w:t>
      </w:r>
      <w:proofErr w:type="spellStart"/>
      <w:r w:rsidRPr="00C05905">
        <w:t>Puerta</w:t>
      </w:r>
      <w:proofErr w:type="spellEnd"/>
      <w:r w:rsidRPr="00C05905">
        <w:t xml:space="preserve">, P., </w:t>
      </w:r>
      <w:proofErr w:type="spellStart"/>
      <w:r w:rsidRPr="00C05905">
        <w:t>Wettstein</w:t>
      </w:r>
      <w:proofErr w:type="spellEnd"/>
      <w:r w:rsidRPr="00C05905">
        <w:t xml:space="preserve">, J.J., </w:t>
      </w:r>
      <w:proofErr w:type="spellStart"/>
      <w:r w:rsidRPr="00C05905">
        <w:t>Rykaczewski</w:t>
      </w:r>
      <w:proofErr w:type="spellEnd"/>
      <w:r w:rsidRPr="00C05905">
        <w:t xml:space="preserve">, R.R., and </w:t>
      </w:r>
      <w:proofErr w:type="spellStart"/>
      <w:r w:rsidRPr="00C05905">
        <w:t>Opiekun</w:t>
      </w:r>
      <w:proofErr w:type="spellEnd"/>
      <w:r w:rsidRPr="00C05905">
        <w:t xml:space="preserve">, M. 2018. Non-stationary climate–salmon relationships in the Gulf of Alaska. Proceedings of the Royal Society B </w:t>
      </w:r>
      <w:r w:rsidRPr="00C05905">
        <w:rPr>
          <w:b/>
          <w:bCs/>
        </w:rPr>
        <w:t>285</w:t>
      </w:r>
      <w:r w:rsidRPr="00C05905">
        <w:t>(1890): 20181855. The Royal Society.</w:t>
      </w:r>
    </w:p>
    <w:p w14:paraId="68C1BEEF" w14:textId="77777777" w:rsidR="00C05905" w:rsidRPr="00C05905" w:rsidRDefault="00C05905" w:rsidP="00C05905">
      <w:pPr>
        <w:pStyle w:val="Bibliography"/>
        <w:spacing w:line="480" w:lineRule="auto"/>
        <w:pPrChange w:id="43" w:author="Brandon.Chasco" w:date="2020-04-29T15:49:00Z">
          <w:pPr>
            <w:pStyle w:val="Bibliography"/>
          </w:pPr>
        </w:pPrChange>
      </w:pPr>
      <w:proofErr w:type="spellStart"/>
      <w:r w:rsidRPr="00C05905">
        <w:t>Litzow</w:t>
      </w:r>
      <w:proofErr w:type="spellEnd"/>
      <w:r w:rsidRPr="00C05905">
        <w:t xml:space="preserve">, M.A., </w:t>
      </w:r>
      <w:proofErr w:type="spellStart"/>
      <w:r w:rsidRPr="00C05905">
        <w:t>Hunsicker</w:t>
      </w:r>
      <w:proofErr w:type="spellEnd"/>
      <w:r w:rsidRPr="00C05905">
        <w:t xml:space="preserve">, M.E., Bond, N.A., Burke, B.J., Cunningham, C.J., Gosselin, J.L., Norton, E.L., Ward, E.J., and </w:t>
      </w:r>
      <w:proofErr w:type="spellStart"/>
      <w:r w:rsidRPr="00C05905">
        <w:t>Zador</w:t>
      </w:r>
      <w:proofErr w:type="spellEnd"/>
      <w:r w:rsidRPr="00C05905">
        <w:t xml:space="preserve">, S.G. 2020. The changing physical and ecological meanings of North Pacific Ocean climate indices. Proceedings of the National Academy of Sciences </w:t>
      </w:r>
      <w:r w:rsidRPr="00C05905">
        <w:rPr>
          <w:b/>
          <w:bCs/>
        </w:rPr>
        <w:t>117</w:t>
      </w:r>
      <w:r w:rsidRPr="00C05905">
        <w:t xml:space="preserve">(14): 7665–7671. National </w:t>
      </w:r>
      <w:proofErr w:type="spellStart"/>
      <w:r w:rsidRPr="00C05905">
        <w:t>Acad</w:t>
      </w:r>
      <w:proofErr w:type="spellEnd"/>
      <w:r w:rsidRPr="00C05905">
        <w:t xml:space="preserve"> Sciences.</w:t>
      </w:r>
    </w:p>
    <w:p w14:paraId="6BC6CEEF" w14:textId="77777777" w:rsidR="00C05905" w:rsidRPr="00C05905" w:rsidRDefault="00C05905" w:rsidP="00C05905">
      <w:pPr>
        <w:pStyle w:val="Bibliography"/>
        <w:spacing w:line="480" w:lineRule="auto"/>
        <w:pPrChange w:id="44" w:author="Brandon.Chasco" w:date="2020-04-29T15:49:00Z">
          <w:pPr>
            <w:pStyle w:val="Bibliography"/>
          </w:pPr>
        </w:pPrChange>
      </w:pPr>
      <w:r w:rsidRPr="00C05905">
        <w:t xml:space="preserve">Mantua, N.J., and Hare, S. 2002. Pacific-Decadal Oscillation (PDO). Encyclopedia of global environmental change </w:t>
      </w:r>
      <w:r w:rsidRPr="00C05905">
        <w:rPr>
          <w:b/>
          <w:bCs/>
        </w:rPr>
        <w:t>1</w:t>
      </w:r>
      <w:r w:rsidRPr="00C05905">
        <w:t xml:space="preserve">: 592–594. Wiley &amp; Sons </w:t>
      </w:r>
      <w:proofErr w:type="spellStart"/>
      <w:r w:rsidRPr="00C05905">
        <w:t>Chichester</w:t>
      </w:r>
      <w:proofErr w:type="spellEnd"/>
      <w:r w:rsidRPr="00C05905">
        <w:t>, UK.</w:t>
      </w:r>
    </w:p>
    <w:p w14:paraId="44FD872F" w14:textId="77777777" w:rsidR="00C05905" w:rsidRPr="00C05905" w:rsidRDefault="00C05905" w:rsidP="00C05905">
      <w:pPr>
        <w:pStyle w:val="Bibliography"/>
        <w:spacing w:line="480" w:lineRule="auto"/>
        <w:pPrChange w:id="45" w:author="Brandon.Chasco" w:date="2020-04-29T15:49:00Z">
          <w:pPr>
            <w:pStyle w:val="Bibliography"/>
          </w:pPr>
        </w:pPrChange>
      </w:pPr>
      <w:r w:rsidRPr="00C05905">
        <w:lastRenderedPageBreak/>
        <w:t xml:space="preserve">Mantua, N.J., Hare, S.R., Zhang, Y., Wallace, J.M., and Francis, R.C. 1997. A Pacific </w:t>
      </w:r>
      <w:proofErr w:type="spellStart"/>
      <w:r w:rsidRPr="00C05905">
        <w:t>interdecadal</w:t>
      </w:r>
      <w:proofErr w:type="spellEnd"/>
      <w:r w:rsidRPr="00C05905">
        <w:t xml:space="preserve"> climate oscillation with impacts on salmon production. Bulletin of the </w:t>
      </w:r>
      <w:proofErr w:type="spellStart"/>
      <w:proofErr w:type="gramStart"/>
      <w:r w:rsidRPr="00C05905">
        <w:t>american</w:t>
      </w:r>
      <w:proofErr w:type="spellEnd"/>
      <w:proofErr w:type="gramEnd"/>
      <w:r w:rsidRPr="00C05905">
        <w:t xml:space="preserve"> Meteorological Society </w:t>
      </w:r>
      <w:r w:rsidRPr="00C05905">
        <w:rPr>
          <w:b/>
          <w:bCs/>
        </w:rPr>
        <w:t>78</w:t>
      </w:r>
      <w:r w:rsidRPr="00C05905">
        <w:t>(6): 1069–1080. American Meteorological Society.</w:t>
      </w:r>
    </w:p>
    <w:p w14:paraId="4D37E054" w14:textId="77777777" w:rsidR="00C05905" w:rsidRPr="00C05905" w:rsidRDefault="00C05905" w:rsidP="00C05905">
      <w:pPr>
        <w:pStyle w:val="Bibliography"/>
        <w:spacing w:line="480" w:lineRule="auto"/>
        <w:pPrChange w:id="46" w:author="Brandon.Chasco" w:date="2020-04-29T15:49:00Z">
          <w:pPr>
            <w:pStyle w:val="Bibliography"/>
          </w:pPr>
        </w:pPrChange>
      </w:pPr>
      <w:r w:rsidRPr="00C05905">
        <w:t xml:space="preserve">Miller, J.A., Teel, D.J., Peterson, W.T., and </w:t>
      </w:r>
      <w:proofErr w:type="spellStart"/>
      <w:r w:rsidRPr="00C05905">
        <w:t>Baptista</w:t>
      </w:r>
      <w:proofErr w:type="spellEnd"/>
      <w:r w:rsidRPr="00C05905">
        <w:t xml:space="preserve">, A.M. 2014. Assessing the relative importance of local and regional processes on the survival of a threatened salmon population. </w:t>
      </w:r>
      <w:proofErr w:type="spellStart"/>
      <w:r w:rsidRPr="00C05905">
        <w:t>PLoS</w:t>
      </w:r>
      <w:proofErr w:type="spellEnd"/>
      <w:r w:rsidRPr="00C05905">
        <w:t xml:space="preserve"> One </w:t>
      </w:r>
      <w:r w:rsidRPr="00C05905">
        <w:rPr>
          <w:b/>
          <w:bCs/>
        </w:rPr>
        <w:t>9</w:t>
      </w:r>
      <w:r w:rsidRPr="00C05905">
        <w:t>(6). Public Library of Science.</w:t>
      </w:r>
    </w:p>
    <w:p w14:paraId="73A5D094" w14:textId="77777777" w:rsidR="00C05905" w:rsidRPr="00C05905" w:rsidRDefault="00C05905" w:rsidP="00C05905">
      <w:pPr>
        <w:pStyle w:val="Bibliography"/>
        <w:spacing w:line="480" w:lineRule="auto"/>
        <w:pPrChange w:id="47" w:author="Brandon.Chasco" w:date="2020-04-29T15:49:00Z">
          <w:pPr>
            <w:pStyle w:val="Bibliography"/>
          </w:pPr>
        </w:pPrChange>
      </w:pPr>
      <w:r w:rsidRPr="00C05905">
        <w:t xml:space="preserve">Peterson, W.T., Fisher, J.L., Peterson, J.O., Morgan, C.A., Burke, B.J., and Fresh, K.L. 2014. Applied fisheries oceanography: Ecosystem indicators of ocean conditions inform fisheries management in the California Current. Oceanography </w:t>
      </w:r>
      <w:r w:rsidRPr="00C05905">
        <w:rPr>
          <w:b/>
          <w:bCs/>
        </w:rPr>
        <w:t>27</w:t>
      </w:r>
      <w:r w:rsidRPr="00C05905">
        <w:t>(4): 80–89. JSTOR.</w:t>
      </w:r>
    </w:p>
    <w:p w14:paraId="3B3FA458" w14:textId="77777777" w:rsidR="00C05905" w:rsidRPr="00C05905" w:rsidRDefault="00C05905" w:rsidP="00C05905">
      <w:pPr>
        <w:pStyle w:val="Bibliography"/>
        <w:spacing w:line="480" w:lineRule="auto"/>
        <w:pPrChange w:id="48" w:author="Brandon.Chasco" w:date="2020-04-29T15:49:00Z">
          <w:pPr>
            <w:pStyle w:val="Bibliography"/>
          </w:pPr>
        </w:pPrChange>
      </w:pPr>
      <w:r w:rsidRPr="00C05905">
        <w:t>Quinn, T.P. 2018. The behavior and ecology of Pacific salmon and trout. University of Washington press.</w:t>
      </w:r>
    </w:p>
    <w:p w14:paraId="13909113" w14:textId="77777777" w:rsidR="00C05905" w:rsidRPr="00C05905" w:rsidRDefault="00C05905" w:rsidP="00C05905">
      <w:pPr>
        <w:pStyle w:val="Bibliography"/>
        <w:spacing w:line="480" w:lineRule="auto"/>
        <w:pPrChange w:id="49" w:author="Brandon.Chasco" w:date="2020-04-29T15:49:00Z">
          <w:pPr>
            <w:pStyle w:val="Bibliography"/>
          </w:pPr>
        </w:pPrChange>
      </w:pPr>
      <w:r w:rsidRPr="00C05905">
        <w:t xml:space="preserve">Roby, D.D., Lyons, D.E., Craig, D.P., Collis, K., and </w:t>
      </w:r>
      <w:proofErr w:type="spellStart"/>
      <w:r w:rsidRPr="00C05905">
        <w:t>Visser</w:t>
      </w:r>
      <w:proofErr w:type="spellEnd"/>
      <w:r w:rsidRPr="00C05905">
        <w:t xml:space="preserve">, G.H. 2003. Quantifying the effect of predators on endangered species using a bioenergetics approach: Caspian terns and juvenile salmonids in the Columbia River estuary. Canadian Journal of Zoology </w:t>
      </w:r>
      <w:r w:rsidRPr="00C05905">
        <w:rPr>
          <w:b/>
          <w:bCs/>
        </w:rPr>
        <w:t>81</w:t>
      </w:r>
      <w:r w:rsidRPr="00C05905">
        <w:t>(2): 250–265. NRC Research Press.</w:t>
      </w:r>
    </w:p>
    <w:p w14:paraId="2C1A35DC" w14:textId="77777777" w:rsidR="00C05905" w:rsidRPr="00C05905" w:rsidRDefault="00C05905" w:rsidP="00C05905">
      <w:pPr>
        <w:pStyle w:val="Bibliography"/>
        <w:spacing w:line="480" w:lineRule="auto"/>
        <w:pPrChange w:id="50" w:author="Brandon.Chasco" w:date="2020-04-29T15:49:00Z">
          <w:pPr>
            <w:pStyle w:val="Bibliography"/>
          </w:pPr>
        </w:pPrChange>
      </w:pPr>
      <w:proofErr w:type="spellStart"/>
      <w:r w:rsidRPr="00C05905">
        <w:t>Scheuerell</w:t>
      </w:r>
      <w:proofErr w:type="spellEnd"/>
      <w:r w:rsidRPr="00C05905">
        <w:t xml:space="preserve">, M.D., Ruff, C.P., Anderson, J.H., and Beamer, E.M. 2019. An integrated population model for estimating the relative effects of natural and anthropogenic factors on a threatened population of Pacific trout. </w:t>
      </w:r>
      <w:proofErr w:type="spellStart"/>
      <w:proofErr w:type="gramStart"/>
      <w:r w:rsidRPr="00C05905">
        <w:t>bioRxiv</w:t>
      </w:r>
      <w:proofErr w:type="spellEnd"/>
      <w:proofErr w:type="gramEnd"/>
      <w:r w:rsidRPr="00C05905">
        <w:t>: 734996. Cold Spring Harbor Laboratory.</w:t>
      </w:r>
    </w:p>
    <w:p w14:paraId="0490F5FE" w14:textId="77777777" w:rsidR="00C05905" w:rsidRPr="00C05905" w:rsidRDefault="00C05905" w:rsidP="00C05905">
      <w:pPr>
        <w:pStyle w:val="Bibliography"/>
        <w:spacing w:line="480" w:lineRule="auto"/>
        <w:pPrChange w:id="51" w:author="Brandon.Chasco" w:date="2020-04-29T15:49:00Z">
          <w:pPr>
            <w:pStyle w:val="Bibliography"/>
          </w:pPr>
        </w:pPrChange>
      </w:pPr>
      <w:proofErr w:type="spellStart"/>
      <w:r w:rsidRPr="00C05905">
        <w:t>Scheuerell</w:t>
      </w:r>
      <w:proofErr w:type="spellEnd"/>
      <w:r w:rsidRPr="00C05905">
        <w:t>, M.D., and Williams, J.G. 2005. Forecasting climate-induced changes in the survival of Snake River spring/summer Chinook salmon (</w:t>
      </w:r>
      <w:proofErr w:type="spellStart"/>
      <w:r w:rsidRPr="00C05905">
        <w:t>Oncorhynchus</w:t>
      </w:r>
      <w:proofErr w:type="spellEnd"/>
      <w:r w:rsidRPr="00C05905">
        <w:t xml:space="preserve"> </w:t>
      </w:r>
      <w:proofErr w:type="spellStart"/>
      <w:r w:rsidRPr="00C05905">
        <w:t>tshawytscha</w:t>
      </w:r>
      <w:proofErr w:type="spellEnd"/>
      <w:r w:rsidRPr="00C05905">
        <w:t xml:space="preserve">). Fisheries Oceanography </w:t>
      </w:r>
      <w:r w:rsidRPr="00C05905">
        <w:rPr>
          <w:b/>
          <w:bCs/>
        </w:rPr>
        <w:t>14</w:t>
      </w:r>
      <w:r w:rsidRPr="00C05905">
        <w:t>(6): 448–457. Wiley Online Library.</w:t>
      </w:r>
    </w:p>
    <w:p w14:paraId="4839C62C" w14:textId="77777777" w:rsidR="00C05905" w:rsidRPr="00C05905" w:rsidRDefault="00C05905" w:rsidP="00C05905">
      <w:pPr>
        <w:pStyle w:val="Bibliography"/>
        <w:spacing w:line="480" w:lineRule="auto"/>
        <w:pPrChange w:id="52" w:author="Brandon.Chasco" w:date="2020-04-29T15:49:00Z">
          <w:pPr>
            <w:pStyle w:val="Bibliography"/>
          </w:pPr>
        </w:pPrChange>
      </w:pPr>
      <w:proofErr w:type="spellStart"/>
      <w:r w:rsidRPr="00C05905">
        <w:lastRenderedPageBreak/>
        <w:t>Scheuerell</w:t>
      </w:r>
      <w:proofErr w:type="spellEnd"/>
      <w:r w:rsidRPr="00C05905">
        <w:t xml:space="preserve">, M.D., </w:t>
      </w:r>
      <w:proofErr w:type="spellStart"/>
      <w:r w:rsidRPr="00C05905">
        <w:t>Zabel</w:t>
      </w:r>
      <w:proofErr w:type="spellEnd"/>
      <w:r w:rsidRPr="00C05905">
        <w:t xml:space="preserve">, R.W., and </w:t>
      </w:r>
      <w:proofErr w:type="spellStart"/>
      <w:r w:rsidRPr="00C05905">
        <w:t>Sandford</w:t>
      </w:r>
      <w:proofErr w:type="spellEnd"/>
      <w:r w:rsidRPr="00C05905">
        <w:t>, B.P. 2009. Relating juvenile migration timing and survival to adulthood in two species of threatened Pacific salmon (</w:t>
      </w:r>
      <w:proofErr w:type="spellStart"/>
      <w:r w:rsidRPr="00C05905">
        <w:t>Oncorhynchus</w:t>
      </w:r>
      <w:proofErr w:type="spellEnd"/>
      <w:r w:rsidRPr="00C05905">
        <w:t xml:space="preserve"> spp.). Journal of Applied Ecology </w:t>
      </w:r>
      <w:r w:rsidRPr="00C05905">
        <w:rPr>
          <w:b/>
          <w:bCs/>
        </w:rPr>
        <w:t>46</w:t>
      </w:r>
      <w:r w:rsidRPr="00C05905">
        <w:t>(5): 983–990. Wiley Online Library.</w:t>
      </w:r>
    </w:p>
    <w:p w14:paraId="6B7468F6" w14:textId="77777777" w:rsidR="00C05905" w:rsidRPr="00C05905" w:rsidRDefault="00C05905" w:rsidP="00C05905">
      <w:pPr>
        <w:pStyle w:val="Bibliography"/>
        <w:spacing w:line="480" w:lineRule="auto"/>
        <w:pPrChange w:id="53" w:author="Brandon.Chasco" w:date="2020-04-29T15:49:00Z">
          <w:pPr>
            <w:pStyle w:val="Bibliography"/>
          </w:pPr>
        </w:pPrChange>
      </w:pPr>
      <w:r w:rsidRPr="00C05905">
        <w:t xml:space="preserve">Schindler, D.E., </w:t>
      </w:r>
      <w:proofErr w:type="spellStart"/>
      <w:r w:rsidRPr="00C05905">
        <w:t>Hilborn</w:t>
      </w:r>
      <w:proofErr w:type="spellEnd"/>
      <w:r w:rsidRPr="00C05905">
        <w:t xml:space="preserve">, R., </w:t>
      </w:r>
      <w:proofErr w:type="spellStart"/>
      <w:r w:rsidRPr="00C05905">
        <w:t>Chasco</w:t>
      </w:r>
      <w:proofErr w:type="spellEnd"/>
      <w:r w:rsidRPr="00C05905">
        <w:t xml:space="preserve">, B., </w:t>
      </w:r>
      <w:proofErr w:type="spellStart"/>
      <w:r w:rsidRPr="00C05905">
        <w:t>Boatright</w:t>
      </w:r>
      <w:proofErr w:type="spellEnd"/>
      <w:r w:rsidRPr="00C05905">
        <w:t xml:space="preserve">, C.P., Quinn, T.P., Rogers, L.A., and Webster, M.S. 2010. Population diversity and the portfolio effect in an exploited species. Nature </w:t>
      </w:r>
      <w:r w:rsidRPr="00C05905">
        <w:rPr>
          <w:b/>
          <w:bCs/>
        </w:rPr>
        <w:t>465</w:t>
      </w:r>
      <w:r w:rsidRPr="00C05905">
        <w:t>(7298): 609–612. Nature Publishing Group.</w:t>
      </w:r>
    </w:p>
    <w:p w14:paraId="6BEBA38B" w14:textId="77777777" w:rsidR="00C05905" w:rsidRPr="00C05905" w:rsidRDefault="00C05905" w:rsidP="00C05905">
      <w:pPr>
        <w:pStyle w:val="Bibliography"/>
        <w:spacing w:line="480" w:lineRule="auto"/>
        <w:pPrChange w:id="54" w:author="Brandon.Chasco" w:date="2020-04-29T15:49:00Z">
          <w:pPr>
            <w:pStyle w:val="Bibliography"/>
          </w:pPr>
        </w:pPrChange>
      </w:pPr>
      <w:r w:rsidRPr="00C05905">
        <w:t xml:space="preserve">Spence, B.C., and Dick, E.J. 2014. Geographic variation in environmental factors regulating outmigration timing of </w:t>
      </w:r>
      <w:proofErr w:type="spellStart"/>
      <w:r w:rsidRPr="00C05905">
        <w:t>coho</w:t>
      </w:r>
      <w:proofErr w:type="spellEnd"/>
      <w:r w:rsidRPr="00C05905">
        <w:t xml:space="preserve"> salmon (</w:t>
      </w:r>
      <w:proofErr w:type="spellStart"/>
      <w:r w:rsidRPr="00C05905">
        <w:t>Oncorhynchus</w:t>
      </w:r>
      <w:proofErr w:type="spellEnd"/>
      <w:r w:rsidRPr="00C05905">
        <w:t xml:space="preserve"> </w:t>
      </w:r>
      <w:proofErr w:type="spellStart"/>
      <w:r w:rsidRPr="00C05905">
        <w:t>kisutch</w:t>
      </w:r>
      <w:proofErr w:type="spellEnd"/>
      <w:r w:rsidRPr="00C05905">
        <w:t xml:space="preserve">) </w:t>
      </w:r>
      <w:proofErr w:type="spellStart"/>
      <w:r w:rsidRPr="00C05905">
        <w:t>smolts</w:t>
      </w:r>
      <w:proofErr w:type="spellEnd"/>
      <w:r w:rsidRPr="00C05905">
        <w:t xml:space="preserve">. Canadian journal of fisheries and aquatic sciences </w:t>
      </w:r>
      <w:r w:rsidRPr="00C05905">
        <w:rPr>
          <w:b/>
          <w:bCs/>
        </w:rPr>
        <w:t>71</w:t>
      </w:r>
      <w:r w:rsidRPr="00C05905">
        <w:t>(1): 56–69. NRC Research Press.</w:t>
      </w:r>
    </w:p>
    <w:p w14:paraId="49EE0734" w14:textId="77777777" w:rsidR="00C05905" w:rsidRPr="00C05905" w:rsidRDefault="00C05905" w:rsidP="00C05905">
      <w:pPr>
        <w:pStyle w:val="Bibliography"/>
        <w:spacing w:line="480" w:lineRule="auto"/>
        <w:pPrChange w:id="55" w:author="Brandon.Chasco" w:date="2020-04-29T15:49:00Z">
          <w:pPr>
            <w:pStyle w:val="Bibliography"/>
          </w:pPr>
        </w:pPrChange>
      </w:pPr>
      <w:r w:rsidRPr="00C05905">
        <w:t>Team, R.C. 2013. R: A language and environment for statistical computing. Vienna, Austria.</w:t>
      </w:r>
    </w:p>
    <w:p w14:paraId="4B972B89" w14:textId="77777777" w:rsidR="00C05905" w:rsidRPr="00C05905" w:rsidRDefault="00C05905" w:rsidP="00C05905">
      <w:pPr>
        <w:pStyle w:val="Bibliography"/>
        <w:spacing w:line="480" w:lineRule="auto"/>
        <w:pPrChange w:id="56" w:author="Brandon.Chasco" w:date="2020-04-29T15:49:00Z">
          <w:pPr>
            <w:pStyle w:val="Bibliography"/>
          </w:pPr>
        </w:pPrChange>
      </w:pPr>
      <w:r w:rsidRPr="00C05905">
        <w:t xml:space="preserve">Thorson, J.T., and Minto, C. 2015. Mixed effects: a unifying framework for statistical modelling in fisheries biology. ICES Journal of Marine Science </w:t>
      </w:r>
      <w:r w:rsidRPr="00C05905">
        <w:rPr>
          <w:b/>
          <w:bCs/>
        </w:rPr>
        <w:t>72</w:t>
      </w:r>
      <w:r w:rsidRPr="00C05905">
        <w:t>(5): 1245–1256. Oxford University Press.</w:t>
      </w:r>
    </w:p>
    <w:p w14:paraId="016DF1DA" w14:textId="77777777" w:rsidR="00C05905" w:rsidRPr="00C05905" w:rsidRDefault="00C05905" w:rsidP="00C05905">
      <w:pPr>
        <w:pStyle w:val="Bibliography"/>
        <w:spacing w:line="480" w:lineRule="auto"/>
        <w:pPrChange w:id="57" w:author="Brandon.Chasco" w:date="2020-04-29T15:49:00Z">
          <w:pPr>
            <w:pStyle w:val="Bibliography"/>
          </w:pPr>
        </w:pPrChange>
      </w:pPr>
      <w:r w:rsidRPr="00C05905">
        <w:t xml:space="preserve">Wells, B.K., Grimes, C.B., and </w:t>
      </w:r>
      <w:proofErr w:type="spellStart"/>
      <w:r w:rsidRPr="00C05905">
        <w:t>Waldvogel</w:t>
      </w:r>
      <w:proofErr w:type="spellEnd"/>
      <w:r w:rsidRPr="00C05905">
        <w:t>, J.B. 2007. Quantifying the effects of wind, upwelling, curl, sea surface temperature and sea level height on growth and maturation of a California Chinook salmon (</w:t>
      </w:r>
      <w:proofErr w:type="spellStart"/>
      <w:r w:rsidRPr="00C05905">
        <w:t>Oncorhynchus</w:t>
      </w:r>
      <w:proofErr w:type="spellEnd"/>
      <w:r w:rsidRPr="00C05905">
        <w:t xml:space="preserve"> </w:t>
      </w:r>
      <w:proofErr w:type="spellStart"/>
      <w:r w:rsidRPr="00C05905">
        <w:t>tshawytscha</w:t>
      </w:r>
      <w:proofErr w:type="spellEnd"/>
      <w:r w:rsidRPr="00C05905">
        <w:t xml:space="preserve">) population. Fisheries Oceanography </w:t>
      </w:r>
      <w:r w:rsidRPr="00C05905">
        <w:rPr>
          <w:b/>
          <w:bCs/>
        </w:rPr>
        <w:t>16</w:t>
      </w:r>
      <w:r w:rsidRPr="00C05905">
        <w:t>(4): 363–382. Wiley Online Library.</w:t>
      </w:r>
    </w:p>
    <w:p w14:paraId="71E3EBD1" w14:textId="77777777" w:rsidR="00C05905" w:rsidRPr="00C05905" w:rsidRDefault="00C05905" w:rsidP="00C05905">
      <w:pPr>
        <w:pStyle w:val="Bibliography"/>
        <w:spacing w:line="480" w:lineRule="auto"/>
        <w:pPrChange w:id="58" w:author="Brandon.Chasco" w:date="2020-04-29T15:49:00Z">
          <w:pPr>
            <w:pStyle w:val="Bibliography"/>
          </w:pPr>
        </w:pPrChange>
      </w:pPr>
      <w:r w:rsidRPr="00C05905">
        <w:t xml:space="preserve">Wells, B.K., </w:t>
      </w:r>
      <w:proofErr w:type="spellStart"/>
      <w:r w:rsidRPr="00C05905">
        <w:t>Santora</w:t>
      </w:r>
      <w:proofErr w:type="spellEnd"/>
      <w:r w:rsidRPr="00C05905">
        <w:t xml:space="preserve">, J.A., Schroeder, I.D., Mantua, N., </w:t>
      </w:r>
      <w:proofErr w:type="spellStart"/>
      <w:r w:rsidRPr="00C05905">
        <w:t>Sydeman</w:t>
      </w:r>
      <w:proofErr w:type="spellEnd"/>
      <w:r w:rsidRPr="00C05905">
        <w:t xml:space="preserve">, W.J., Huff, D.D., and Field, J.C. 2016. Marine ecosystem perspectives on Chinook salmon recruitment: a synthesis of empirical and modeling studies from a California upwelling system. Marine Ecology Progress Series </w:t>
      </w:r>
      <w:r w:rsidRPr="00C05905">
        <w:rPr>
          <w:b/>
          <w:bCs/>
        </w:rPr>
        <w:t>552</w:t>
      </w:r>
      <w:r w:rsidRPr="00C05905">
        <w:t>: 271–284.</w:t>
      </w:r>
    </w:p>
    <w:p w14:paraId="4FDAB6E6" w14:textId="77777777" w:rsidR="00C05905" w:rsidRPr="00C05905" w:rsidRDefault="00C05905" w:rsidP="00C05905">
      <w:pPr>
        <w:pStyle w:val="Bibliography"/>
        <w:spacing w:line="480" w:lineRule="auto"/>
        <w:pPrChange w:id="59" w:author="Brandon.Chasco" w:date="2020-04-29T15:49:00Z">
          <w:pPr>
            <w:pStyle w:val="Bibliography"/>
          </w:pPr>
        </w:pPrChange>
      </w:pPr>
      <w:r w:rsidRPr="00C05905">
        <w:t xml:space="preserve">Wells, P.M., </w:t>
      </w:r>
      <w:proofErr w:type="spellStart"/>
      <w:r w:rsidRPr="00C05905">
        <w:t>Baverstock</w:t>
      </w:r>
      <w:proofErr w:type="spellEnd"/>
      <w:r w:rsidRPr="00C05905">
        <w:t xml:space="preserve">, J., Clark, S.J., </w:t>
      </w:r>
      <w:proofErr w:type="spellStart"/>
      <w:r w:rsidRPr="00C05905">
        <w:t>Jiggins</w:t>
      </w:r>
      <w:proofErr w:type="spellEnd"/>
      <w:r w:rsidRPr="00C05905">
        <w:t xml:space="preserve">, F.M., Roy, H.E., and Pell, J.K. 2017. Determining the effects of life stage, shared prey density and host plant on </w:t>
      </w:r>
      <w:proofErr w:type="spellStart"/>
      <w:r w:rsidRPr="00C05905">
        <w:t>intraguild</w:t>
      </w:r>
      <w:proofErr w:type="spellEnd"/>
      <w:r w:rsidRPr="00C05905">
        <w:t xml:space="preserve"> </w:t>
      </w:r>
      <w:r w:rsidRPr="00C05905">
        <w:lastRenderedPageBreak/>
        <w:t>predation of a native lacewing (</w:t>
      </w:r>
      <w:proofErr w:type="spellStart"/>
      <w:r w:rsidRPr="00C05905">
        <w:t>Chrysoperla</w:t>
      </w:r>
      <w:proofErr w:type="spellEnd"/>
      <w:r w:rsidRPr="00C05905">
        <w:t xml:space="preserve"> </w:t>
      </w:r>
      <w:proofErr w:type="spellStart"/>
      <w:r w:rsidRPr="00C05905">
        <w:t>carnea</w:t>
      </w:r>
      <w:proofErr w:type="spellEnd"/>
      <w:r w:rsidRPr="00C05905">
        <w:t xml:space="preserve">) by an invasive </w:t>
      </w:r>
      <w:proofErr w:type="spellStart"/>
      <w:r w:rsidRPr="00C05905">
        <w:t>coccinellid</w:t>
      </w:r>
      <w:proofErr w:type="spellEnd"/>
      <w:r w:rsidRPr="00C05905">
        <w:t xml:space="preserve"> (Harmonia </w:t>
      </w:r>
      <w:proofErr w:type="spellStart"/>
      <w:r w:rsidRPr="00C05905">
        <w:t>axyridis</w:t>
      </w:r>
      <w:proofErr w:type="spellEnd"/>
      <w:r w:rsidRPr="00C05905">
        <w:t xml:space="preserve">). Biocontrol </w:t>
      </w:r>
      <w:r w:rsidRPr="00C05905">
        <w:rPr>
          <w:b/>
          <w:bCs/>
        </w:rPr>
        <w:t>62</w:t>
      </w:r>
      <w:r w:rsidRPr="00C05905">
        <w:t>(3): 373–384. Springer.</w:t>
      </w:r>
    </w:p>
    <w:p w14:paraId="14A7723E" w14:textId="77777777" w:rsidR="00C05905" w:rsidRPr="00C05905" w:rsidRDefault="00C05905" w:rsidP="00C05905">
      <w:pPr>
        <w:pStyle w:val="Bibliography"/>
        <w:spacing w:line="480" w:lineRule="auto"/>
        <w:pPrChange w:id="60" w:author="Brandon.Chasco" w:date="2020-04-29T15:49:00Z">
          <w:pPr>
            <w:pStyle w:val="Bibliography"/>
          </w:pPr>
        </w:pPrChange>
      </w:pPr>
      <w:r w:rsidRPr="00C05905">
        <w:t xml:space="preserve">Woodson, C.B., and </w:t>
      </w:r>
      <w:proofErr w:type="spellStart"/>
      <w:r w:rsidRPr="00C05905">
        <w:t>Litvin</w:t>
      </w:r>
      <w:proofErr w:type="spellEnd"/>
      <w:r w:rsidRPr="00C05905">
        <w:t xml:space="preserve">, S.Y. 2015. Ocean fronts drive marine fishery production and biogeochemical cycling. Proceedings of the National Academy of Sciences </w:t>
      </w:r>
      <w:r w:rsidRPr="00C05905">
        <w:rPr>
          <w:b/>
          <w:bCs/>
        </w:rPr>
        <w:t>112</w:t>
      </w:r>
      <w:r w:rsidRPr="00C05905">
        <w:t xml:space="preserve">(6): 1710–1715. National </w:t>
      </w:r>
      <w:proofErr w:type="spellStart"/>
      <w:r w:rsidRPr="00C05905">
        <w:t>Acad</w:t>
      </w:r>
      <w:proofErr w:type="spellEnd"/>
      <w:r w:rsidRPr="00C05905">
        <w:t xml:space="preserve"> Sciences.</w:t>
      </w:r>
    </w:p>
    <w:p w14:paraId="76D68272" w14:textId="77777777" w:rsidR="00C05905" w:rsidRPr="00C05905" w:rsidRDefault="00C05905" w:rsidP="00C05905">
      <w:pPr>
        <w:pStyle w:val="Bibliography"/>
        <w:spacing w:line="480" w:lineRule="auto"/>
        <w:pPrChange w:id="61" w:author="Brandon.Chasco" w:date="2020-04-29T15:49:00Z">
          <w:pPr>
            <w:pStyle w:val="Bibliography"/>
          </w:pPr>
        </w:pPrChange>
      </w:pPr>
      <w:r w:rsidRPr="00C05905">
        <w:t xml:space="preserve">Woodson, L.E., Wells, B.K., Weber, P.K., MacFarlane, R.B., Whitman, G.E., and Johnson, R.C. 2013. Size, growth, and origin-dependent mortality of juvenile Chinook salmon </w:t>
      </w:r>
      <w:proofErr w:type="spellStart"/>
      <w:r w:rsidRPr="00C05905">
        <w:t>Oncorhynchus</w:t>
      </w:r>
      <w:proofErr w:type="spellEnd"/>
      <w:r w:rsidRPr="00C05905">
        <w:t xml:space="preserve"> </w:t>
      </w:r>
      <w:proofErr w:type="spellStart"/>
      <w:r w:rsidRPr="00C05905">
        <w:t>tshawytscha</w:t>
      </w:r>
      <w:proofErr w:type="spellEnd"/>
      <w:r w:rsidRPr="00C05905">
        <w:t xml:space="preserve"> during early ocean residence. Marine Ecology Progress Series </w:t>
      </w:r>
      <w:r w:rsidRPr="00C05905">
        <w:rPr>
          <w:b/>
          <w:bCs/>
        </w:rPr>
        <w:t>487</w:t>
      </w:r>
      <w:r w:rsidRPr="00C05905">
        <w:t>: 163–175.</w:t>
      </w:r>
    </w:p>
    <w:p w14:paraId="1E574C06" w14:textId="77777777" w:rsidR="00C05905" w:rsidRPr="00C05905" w:rsidRDefault="00C05905" w:rsidP="00C05905">
      <w:pPr>
        <w:pStyle w:val="Bibliography"/>
        <w:spacing w:line="480" w:lineRule="auto"/>
        <w:pPrChange w:id="62" w:author="Brandon.Chasco" w:date="2020-04-29T15:49:00Z">
          <w:pPr>
            <w:pStyle w:val="Bibliography"/>
          </w:pPr>
        </w:pPrChange>
      </w:pPr>
      <w:proofErr w:type="spellStart"/>
      <w:r w:rsidRPr="00C05905">
        <w:t>Zabel</w:t>
      </w:r>
      <w:proofErr w:type="spellEnd"/>
      <w:r w:rsidRPr="00C05905">
        <w:t xml:space="preserve">, R.W., </w:t>
      </w:r>
      <w:proofErr w:type="spellStart"/>
      <w:r w:rsidRPr="00C05905">
        <w:t>Scheuerell</w:t>
      </w:r>
      <w:proofErr w:type="spellEnd"/>
      <w:r w:rsidRPr="00C05905">
        <w:t xml:space="preserve">, M.D., </w:t>
      </w:r>
      <w:proofErr w:type="spellStart"/>
      <w:r w:rsidRPr="00C05905">
        <w:t>McCLURE</w:t>
      </w:r>
      <w:proofErr w:type="spellEnd"/>
      <w:r w:rsidRPr="00C05905">
        <w:t xml:space="preserve">, M.M., and Williams, J.G. 2006. The interplay between climate variability and density dependence in the population viability of Chinook salmon. Conservation Biology </w:t>
      </w:r>
      <w:r w:rsidRPr="00C05905">
        <w:rPr>
          <w:b/>
          <w:bCs/>
        </w:rPr>
        <w:t>20</w:t>
      </w:r>
      <w:r w:rsidRPr="00C05905">
        <w:t>(1): 190–200. Wiley Online Library.</w:t>
      </w:r>
    </w:p>
    <w:p w14:paraId="2B413B6A" w14:textId="0B49DECC" w:rsidR="00B11759" w:rsidRPr="00B166D4" w:rsidRDefault="00293ABB" w:rsidP="00C05905">
      <w:pPr>
        <w:pPrChange w:id="63" w:author="Brandon.Chasco" w:date="2020-04-29T15:49:00Z">
          <w:pPr>
            <w:spacing w:line="259" w:lineRule="auto"/>
          </w:pPr>
        </w:pPrChange>
      </w:pPr>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77777777" w:rsidR="00B11759" w:rsidRPr="00B166D4" w:rsidRDefault="0086311F">
      <w:pPr>
        <w:rPr>
          <w:b/>
        </w:rPr>
      </w:pPr>
      <w:r w:rsidRPr="00B166D4">
        <w:t xml:space="preserve">Figure 1. Environmental effects on survival of wild (upper panel) and hatchery (lower panel) spring/summer Chinook salmon based on the model fit to the observed data as selected by AIC (see Table 4 for summary of best fit models). </w:t>
      </w:r>
      <w:proofErr w:type="spellStart"/>
      <w:r w:rsidRPr="006226B0">
        <w:t>fig_envEffect_ggplot.r</w:t>
      </w:r>
      <w:proofErr w:type="spellEnd"/>
    </w:p>
    <w:p w14:paraId="2F6B26C9" w14:textId="54EFD524" w:rsidR="00B11759" w:rsidRPr="00B166D4" w:rsidRDefault="0086311F">
      <w:pPr>
        <w:rPr>
          <w:b/>
        </w:rPr>
      </w:pPr>
      <w:r w:rsidRPr="00B166D4">
        <w:t xml:space="preserve">Figure 2.  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xml:space="preserve">. The “blank” environmental variable is for models with no environmental predictors. </w:t>
      </w:r>
      <w:proofErr w:type="spellStart"/>
      <w:r w:rsidRPr="006226B0">
        <w:t>fig_EnvironmentalVariableWt_ggplot.r</w:t>
      </w:r>
      <w:proofErr w:type="spellEnd"/>
    </w:p>
    <w:p w14:paraId="3CBBC270" w14:textId="312740F9" w:rsidR="00B11759" w:rsidRPr="00B166D4" w:rsidRDefault="0086311F">
      <w:pPr>
        <w:pBdr>
          <w:top w:val="nil"/>
          <w:left w:val="nil"/>
          <w:bottom w:val="nil"/>
          <w:right w:val="nil"/>
          <w:between w:val="nil"/>
        </w:pBdr>
        <w:spacing w:after="200"/>
        <w:rPr>
          <w:color w:val="000000"/>
        </w:rPr>
      </w:pPr>
      <w:r w:rsidRPr="00B166D4">
        <w:rPr>
          <w:color w:val="000000"/>
        </w:rPr>
        <w:t xml:space="preserve">Figure 6. Split violin plot comparing the percent difference (upper panel) between the estimated and true parameter values and the standard errors for the fixed </w:t>
      </w:r>
      <w:proofErr w:type="gramStart"/>
      <w:r w:rsidRPr="00B166D4">
        <w:rPr>
          <w:color w:val="000000"/>
        </w:rPr>
        <w:t xml:space="preserve">effects </w:t>
      </w:r>
      <w:proofErr w:type="gramEnd"/>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w:t>
      </w:r>
      <w:proofErr w:type="spellStart"/>
      <w:r w:rsidRPr="00B166D4">
        <w:rPr>
          <w:color w:val="000000"/>
        </w:rPr>
        <w:t>glm</w:t>
      </w:r>
      <w:proofErr w:type="spellEnd"/>
      <w:r w:rsidRPr="00B166D4">
        <w:rPr>
          <w:color w:val="000000"/>
        </w:rPr>
        <w:t xml:space="preserve">;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 </w:t>
      </w:r>
      <w:proofErr w:type="spellStart"/>
      <w:r w:rsidRPr="006226B0">
        <w:rPr>
          <w:color w:val="000000"/>
        </w:rPr>
        <w:t>fig_quadraticSimulation_ggplot.r</w:t>
      </w:r>
      <w:proofErr w:type="spellEnd"/>
    </w:p>
    <w:p w14:paraId="0A1F1F3A" w14:textId="77777777" w:rsidR="00B11759" w:rsidRPr="00B166D4" w:rsidRDefault="0086311F">
      <w:pPr>
        <w:pBdr>
          <w:top w:val="nil"/>
          <w:left w:val="nil"/>
          <w:bottom w:val="nil"/>
          <w:right w:val="nil"/>
          <w:between w:val="nil"/>
        </w:pBdr>
        <w:spacing w:after="200"/>
        <w:rPr>
          <w:color w:val="000000"/>
        </w:rPr>
      </w:pPr>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w:t>
      </w:r>
      <w:r w:rsidRPr="00B166D4">
        <w:rPr>
          <w:color w:val="000000"/>
        </w:rPr>
        <w:lastRenderedPageBreak/>
        <w:t xml:space="preserve">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roofErr w:type="spellStart"/>
      <w:r w:rsidRPr="006226B0">
        <w:rPr>
          <w:color w:val="000000"/>
        </w:rPr>
        <w:t>fig_DayxYearSurvival_ggplot.r</w:t>
      </w:r>
      <w:proofErr w:type="spellEnd"/>
    </w:p>
    <w:p w14:paraId="66FDB40F" w14:textId="77777777" w:rsidR="00B11759" w:rsidRPr="00B166D4" w:rsidRDefault="0086311F">
      <w:pPr>
        <w:rPr>
          <w:b/>
        </w:rPr>
      </w:pPr>
      <w:r w:rsidRPr="00B166D4">
        <w:t xml:space="preserve">Figure 4.  Predicted </w:t>
      </w:r>
      <w:proofErr w:type="spellStart"/>
      <w:r w:rsidRPr="00B166D4">
        <w:t>smolt</w:t>
      </w:r>
      <w:proofErr w:type="spellEnd"/>
      <w:r w:rsidRPr="00B166D4">
        <w:t xml:space="preserve">-to-adult survival by day for hatchery (red) and wild (blue) spring/summer Chinook salmon (upper panel) for best fit models for each rear type that include both day and day/year interactions (see Table 4). Lines represent expected survivals and shaded regions represent 95% credible intervals. Average daily proportion (across all years) of </w:t>
      </w:r>
      <w:proofErr w:type="spellStart"/>
      <w:r w:rsidRPr="00B166D4">
        <w:t>smolts</w:t>
      </w:r>
      <w:proofErr w:type="spellEnd"/>
      <w:r w:rsidRPr="00B166D4">
        <w:t xml:space="preserve"> arriving to and migrating </w:t>
      </w:r>
      <w:proofErr w:type="gramStart"/>
      <w:r w:rsidRPr="00B166D4">
        <w:t>past  Bonneville</w:t>
      </w:r>
      <w:proofErr w:type="gramEnd"/>
      <w:r w:rsidRPr="00B166D4">
        <w:t xml:space="preserve"> Dam (2000 to 2015) (lower panel). </w:t>
      </w:r>
      <w:proofErr w:type="spellStart"/>
      <w:r w:rsidRPr="006226B0">
        <w:t>fig_DailySurv_ggplot.r</w:t>
      </w:r>
      <w:proofErr w:type="spellEnd"/>
      <w:r w:rsidRPr="00B166D4">
        <w:rPr>
          <w:b/>
        </w:rPr>
        <w:t xml:space="preserve"> </w:t>
      </w:r>
    </w:p>
    <w:p w14:paraId="2DF181EF" w14:textId="77777777" w:rsidR="00B11759" w:rsidRPr="00B166D4" w:rsidRDefault="0086311F">
      <w:pPr>
        <w:rPr>
          <w:b/>
        </w:rPr>
      </w:pPr>
      <w:r w:rsidRPr="00B166D4">
        <w:t xml:space="preserve">Figure 5. Observed (points) and estimated (line) annual survival with 95% credible intervals (polygons) for hatchery (red) and wild (blue) spring/summer Chinook salmon from 2000 through 2015. </w:t>
      </w:r>
      <w:proofErr w:type="spellStart"/>
      <w:r w:rsidRPr="006226B0">
        <w:t>Fig_AnnualSurv_ggplot.r</w:t>
      </w:r>
      <w:proofErr w:type="spellEnd"/>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6E3FEA9D" w14:textId="77777777" w:rsidR="00B11759" w:rsidRPr="00B166D4" w:rsidRDefault="0086311F">
      <w:pPr>
        <w:rPr>
          <w:b/>
        </w:rPr>
      </w:pPr>
      <w:r w:rsidRPr="00B166D4">
        <w:t xml:space="preserve">Table 1. Sample size of hatchery and wild juvenile Chinook salmon from different watersheds within the Snake River Basin. (R </w:t>
      </w:r>
      <w:r w:rsidRPr="006226B0">
        <w:t>script unknown</w:t>
      </w:r>
      <w:r w:rsidRPr="00B166D4">
        <w:t>)</w:t>
      </w:r>
    </w:p>
    <w:p w14:paraId="251886FE" w14:textId="704BF0A6" w:rsidR="00B11759" w:rsidRPr="00B166D4" w:rsidRDefault="0086311F">
      <w:pPr>
        <w:rPr>
          <w:b/>
        </w:rPr>
      </w:pPr>
      <w:r w:rsidRPr="00B166D4">
        <w:t>Table 2. Description of the environmental variable names, the years of available data, and the website location of the data</w:t>
      </w:r>
      <w:r w:rsidRPr="00B166D4">
        <w:rPr>
          <w:highlight w:val="yellow"/>
        </w:rPr>
        <w:t>.</w:t>
      </w:r>
      <w:r w:rsidRPr="00B166D4">
        <w:t xml:space="preserve"> (R </w:t>
      </w:r>
      <w:r w:rsidRPr="006226B0">
        <w:t>script unknown</w:t>
      </w:r>
      <w:r w:rsidRPr="00B166D4">
        <w:t>)</w:t>
      </w:r>
    </w:p>
    <w:p w14:paraId="38FF7ECA" w14:textId="77777777" w:rsidR="00B11759" w:rsidRPr="00B166D4" w:rsidRDefault="0086311F">
      <w:pPr>
        <w:rPr>
          <w:b/>
        </w:rPr>
      </w:pPr>
      <w:r w:rsidRPr="00B166D4">
        <w:t>Table 3</w:t>
      </w:r>
      <w:r w:rsidRPr="00B166D4">
        <w:rPr>
          <w:color w:val="000000"/>
        </w:rPr>
        <w:t xml:space="preserve">. List of data types, subscripts, parameters (i.e., fixed effects), and random effects used to model the </w:t>
      </w:r>
      <w:proofErr w:type="spellStart"/>
      <w:r w:rsidRPr="00B166D4">
        <w:rPr>
          <w:color w:val="000000"/>
        </w:rPr>
        <w:t>smolt</w:t>
      </w:r>
      <w:proofErr w:type="spellEnd"/>
      <w:r w:rsidRPr="00B166D4">
        <w:rPr>
          <w:color w:val="000000"/>
        </w:rPr>
        <w:t xml:space="preserve"> to adult survival of spring/summer Chinook salmon originating from the Snake River Basin.</w:t>
      </w:r>
    </w:p>
    <w:p w14:paraId="3CAFCDEB" w14:textId="77777777" w:rsidR="00B11759" w:rsidRPr="00B166D4" w:rsidRDefault="0086311F">
      <w:pPr>
        <w:rPr>
          <w:b/>
        </w:rPr>
      </w:pPr>
      <w:r w:rsidRPr="00B166D4">
        <w:t xml:space="preserve">Table 4.  Top models for each origin type based on the random effects and number of marine covariates. The gradient is a measure of the likelihood surface for the maximum likelihood estimate, PD Hessian stands for positive definite Hessian, and N.E. stands for not estimated. </w:t>
      </w:r>
      <w:proofErr w:type="spellStart"/>
      <w:r w:rsidRPr="006226B0">
        <w:t>table_AIC.r</w:t>
      </w:r>
      <w:proofErr w:type="spellEnd"/>
    </w:p>
    <w:p w14:paraId="3F7B9599" w14:textId="77777777" w:rsidR="00B11759" w:rsidRPr="00B166D4" w:rsidRDefault="0086311F">
      <w:pPr>
        <w:rPr>
          <w:b/>
        </w:rPr>
      </w:pPr>
      <w:r w:rsidRPr="00B166D4">
        <w:t xml:space="preserve">Table 5. Estimated fixed effects for the model with lowest marginal AIC values for wild spring/summer Chinook salmon, and the models with the lowest marginal AIC for hatchery fish with and without a random day effect included (N.E. means not estimated). </w:t>
      </w:r>
      <w:proofErr w:type="spellStart"/>
      <w:r w:rsidRPr="006226B0">
        <w:t>table_bestFitModel.r</w:t>
      </w:r>
      <w:proofErr w:type="spellEnd"/>
    </w:p>
    <w:p w14:paraId="0326F7A3" w14:textId="0C8B340C" w:rsidR="00B11759" w:rsidRPr="00B166D4" w:rsidRDefault="0086311F">
      <w:pPr>
        <w:rPr>
          <w:b/>
        </w:rPr>
      </w:pPr>
      <w:r w:rsidRPr="00B166D4">
        <w:t xml:space="preserve">Table 6.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proofErr w:type="gramStart"/>
      <w:r w:rsidRPr="00B166D4">
        <w:t xml:space="preserve"> is -2 times the log-likelihood of model </w:t>
      </w:r>
      <w:r w:rsidRPr="006226B0">
        <w:t>m</w:t>
      </w:r>
      <w:proofErr w:type="gramEnd"/>
      <w:r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Pr="00B166D4">
        <w:t xml:space="preserve"> is -2 times the log-likelihood of the null model. The deviance ratio explains how close the model is to the best model that fits the data exactly.</w:t>
      </w:r>
      <w:r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p>
    <w:p w14:paraId="03186737" w14:textId="77777777" w:rsidR="00B11759" w:rsidRPr="006226B0" w:rsidRDefault="0086311F">
      <w:pPr>
        <w:pBdr>
          <w:top w:val="nil"/>
          <w:left w:val="nil"/>
          <w:bottom w:val="nil"/>
          <w:right w:val="nil"/>
          <w:between w:val="nil"/>
        </w:pBdr>
        <w:spacing w:after="200"/>
        <w:rPr>
          <w:color w:val="000000"/>
        </w:rPr>
      </w:pPr>
      <w:bookmarkStart w:id="64" w:name="_3j2qqm3" w:colFirst="0" w:colLast="0"/>
      <w:bookmarkEnd w:id="64"/>
      <w:r w:rsidRPr="00B166D4">
        <w:rPr>
          <w:color w:val="000000"/>
        </w:rPr>
        <w:t xml:space="preserve">Figure 1. Environmental effects on survival of wild (upper panel) and hatchery (lower panel) spring/summer Chinook salmon based on the model fit to the observed data as selected by AIC (see Table 4 for summary of best fit models). </w:t>
      </w:r>
      <w:proofErr w:type="spellStart"/>
      <w:r w:rsidRPr="006226B0">
        <w:rPr>
          <w:color w:val="000000"/>
        </w:rPr>
        <w:t>fig_envEffect_ggplot.r</w:t>
      </w:r>
      <w:proofErr w:type="spellEnd"/>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p w14:paraId="5854EA72" w14:textId="214D44C2" w:rsidR="00B11759" w:rsidRPr="006226B0" w:rsidRDefault="0086311F">
      <w:pPr>
        <w:pBdr>
          <w:top w:val="nil"/>
          <w:left w:val="nil"/>
          <w:bottom w:val="nil"/>
          <w:right w:val="nil"/>
          <w:between w:val="nil"/>
        </w:pBdr>
        <w:spacing w:after="200"/>
        <w:rPr>
          <w:color w:val="000000"/>
        </w:rPr>
      </w:pPr>
      <w:bookmarkStart w:id="65" w:name="_1y810tw" w:colFirst="0" w:colLast="0"/>
      <w:bookmarkEnd w:id="65"/>
      <w:r w:rsidRPr="00B166D4">
        <w:rPr>
          <w:color w:val="000000"/>
        </w:rPr>
        <w:t xml:space="preserve">Figure 2.  Relative importance of the different marine covariates for predicting the marine survival of hatchery (left column) and wild (right column) spring/summer Chinook salmon, where the aggregated weight of a covariate </w:t>
      </w:r>
      <w:r w:rsidRPr="006226B0">
        <w:rPr>
          <w:color w:val="000000"/>
        </w:rPr>
        <w:t xml:space="preserve">c </w:t>
      </w:r>
      <w:r w:rsidRPr="00B166D4">
        <w:rPr>
          <w:color w:val="000000"/>
        </w:rPr>
        <w:t xml:space="preserve">is equal to the sum of the AIC weights for all </w:t>
      </w:r>
      <w:r w:rsidRPr="006226B0">
        <w:rPr>
          <w:color w:val="000000"/>
        </w:rPr>
        <w:t xml:space="preserve">m </w:t>
      </w:r>
      <w:r w:rsidRPr="00B166D4">
        <w:rPr>
          <w:color w:val="000000"/>
        </w:rPr>
        <w:t xml:space="preserve">models containing covariate </w:t>
      </w:r>
      <w:r w:rsidRPr="006226B0">
        <w:rPr>
          <w:color w:val="000000"/>
        </w:rPr>
        <w:t>c</w:t>
      </w:r>
      <w:r w:rsidRPr="00B166D4">
        <w:rPr>
          <w:color w:val="000000"/>
        </w:rPr>
        <w:t xml:space="preserve">, divided by the total weight across all </w:t>
      </w:r>
      <w:r w:rsidRPr="006226B0">
        <w:rPr>
          <w:color w:val="000000"/>
        </w:rPr>
        <w:t xml:space="preserve">m </w:t>
      </w:r>
      <w:r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Pr="00B166D4">
        <w:rPr>
          <w:color w:val="000000"/>
        </w:rPr>
        <w:t xml:space="preserve">. </w:t>
      </w:r>
      <w:r w:rsidRPr="00B166D4">
        <w:rPr>
          <w:color w:val="000000"/>
        </w:rPr>
        <w:lastRenderedPageBreak/>
        <w:t xml:space="preserve">The “blank” environmental variable is for models with no environmental predictors. </w:t>
      </w:r>
      <w:proofErr w:type="spellStart"/>
      <w:r w:rsidRPr="006226B0">
        <w:rPr>
          <w:color w:val="000000"/>
        </w:rPr>
        <w:t>fig_EnvironmentalVariableWt_ggplot.r</w:t>
      </w:r>
      <w:proofErr w:type="spellEnd"/>
    </w:p>
    <w:p w14:paraId="4CB2F659" w14:textId="77777777" w:rsidR="00B11759" w:rsidRPr="00B166D4" w:rsidRDefault="0086311F">
      <w:pPr>
        <w:spacing w:after="0" w:line="240" w:lineRule="auto"/>
      </w:pPr>
      <w:r w:rsidRPr="00B166D4">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66" w:name="_4i7ojhp" w:colFirst="0" w:colLast="0"/>
      <w:bookmarkEnd w:id="66"/>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67" w:name="_2xcytpi" w:colFirst="0" w:colLast="0"/>
      <w:bookmarkEnd w:id="67"/>
    </w:p>
    <w:p w14:paraId="7E88CFD1" w14:textId="77777777" w:rsidR="00B11759" w:rsidRPr="00B166D4" w:rsidRDefault="0086311F">
      <w:pPr>
        <w:pBdr>
          <w:top w:val="nil"/>
          <w:left w:val="nil"/>
          <w:bottom w:val="nil"/>
          <w:right w:val="nil"/>
          <w:between w:val="nil"/>
        </w:pBdr>
        <w:spacing w:after="200"/>
        <w:rPr>
          <w:color w:val="000000"/>
        </w:rPr>
      </w:pPr>
      <w:bookmarkStart w:id="68" w:name="_1ci93xb" w:colFirst="0" w:colLast="0"/>
      <w:bookmarkEnd w:id="68"/>
      <w:r w:rsidRPr="00B166D4">
        <w:rPr>
          <w:color w:val="000000"/>
        </w:rPr>
        <w:t xml:space="preserve">Figure 3.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roofErr w:type="spellStart"/>
      <w:r w:rsidRPr="006226B0">
        <w:rPr>
          <w:color w:val="000000"/>
        </w:rPr>
        <w:t>fig_DayxYearSurvival_ggplot.r</w:t>
      </w:r>
      <w:proofErr w:type="spellEnd"/>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69" w:name="_3whwml4" w:colFirst="0" w:colLast="0"/>
      <w:bookmarkEnd w:id="69"/>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p w14:paraId="4F90E61E" w14:textId="77777777" w:rsidR="00B11759" w:rsidRPr="006226B0" w:rsidRDefault="0086311F">
      <w:pPr>
        <w:pBdr>
          <w:top w:val="nil"/>
          <w:left w:val="nil"/>
          <w:bottom w:val="nil"/>
          <w:right w:val="nil"/>
          <w:between w:val="nil"/>
        </w:pBdr>
        <w:spacing w:after="200"/>
        <w:rPr>
          <w:color w:val="000000"/>
        </w:rPr>
      </w:pPr>
      <w:bookmarkStart w:id="70" w:name="_2bn6wsx" w:colFirst="0" w:colLast="0"/>
      <w:bookmarkEnd w:id="70"/>
      <w:r w:rsidRPr="00B166D4">
        <w:rPr>
          <w:color w:val="000000"/>
        </w:rPr>
        <w:t xml:space="preserve">Figure 4.  Predicted </w:t>
      </w:r>
      <w:proofErr w:type="spellStart"/>
      <w:r w:rsidRPr="00B166D4">
        <w:rPr>
          <w:color w:val="000000"/>
        </w:rPr>
        <w:t>smolt</w:t>
      </w:r>
      <w:proofErr w:type="spellEnd"/>
      <w:r w:rsidRPr="00B166D4">
        <w:rPr>
          <w:color w:val="000000"/>
        </w:rPr>
        <w:t xml:space="preserve">-to-adult survival by day for hatchery (red) and wild (blue) spring/summer Chinook salmon (upper panel) for best fit models for each rear type that include both day and day/year interactions (see Table 4). Lines represent expected survivals and shaded </w:t>
      </w:r>
      <w:r w:rsidRPr="00B166D4">
        <w:rPr>
          <w:color w:val="000000"/>
        </w:rPr>
        <w:lastRenderedPageBreak/>
        <w:t xml:space="preserve">regions represent 95% credible intervals. Average daily proportion (across all years) of </w:t>
      </w:r>
      <w:proofErr w:type="spellStart"/>
      <w:r w:rsidRPr="00B166D4">
        <w:rPr>
          <w:color w:val="000000"/>
        </w:rPr>
        <w:t>smolts</w:t>
      </w:r>
      <w:proofErr w:type="spellEnd"/>
      <w:r w:rsidRPr="00B166D4">
        <w:rPr>
          <w:color w:val="000000"/>
        </w:rPr>
        <w:t xml:space="preserve"> arriving to and migrating </w:t>
      </w:r>
      <w:proofErr w:type="gramStart"/>
      <w:r w:rsidRPr="00B166D4">
        <w:rPr>
          <w:color w:val="000000"/>
        </w:rPr>
        <w:t>past  Bonneville</w:t>
      </w:r>
      <w:proofErr w:type="gramEnd"/>
      <w:r w:rsidRPr="00B166D4">
        <w:rPr>
          <w:color w:val="000000"/>
        </w:rPr>
        <w:t xml:space="preserve"> Dam (2000 to 2015) (lower panel). </w:t>
      </w:r>
      <w:proofErr w:type="spellStart"/>
      <w:r w:rsidRPr="006226B0">
        <w:rPr>
          <w:color w:val="000000"/>
        </w:rPr>
        <w:t>fig_DailySurv_ggplot.r</w:t>
      </w:r>
      <w:proofErr w:type="spellEnd"/>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p>
    <w:p w14:paraId="6B92F2D5" w14:textId="77777777" w:rsidR="00B11759" w:rsidRPr="006226B0" w:rsidRDefault="0086311F">
      <w:bookmarkStart w:id="71" w:name="_qsh70q" w:colFirst="0" w:colLast="0"/>
      <w:bookmarkEnd w:id="71"/>
      <w:r w:rsidRPr="00B166D4">
        <w:t xml:space="preserve">Figure 5. Observed (points) and estimated (line) annual survival with 95% credible intervals (polygons) for hatchery (red) and wild (blue) spring/summer Chinook salmon from 2000 through 2015. </w:t>
      </w:r>
      <w:proofErr w:type="spellStart"/>
      <w:r w:rsidRPr="006226B0">
        <w:t>Fig_AnnualSurv_ggplot.r</w:t>
      </w:r>
      <w:proofErr w:type="spellEnd"/>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p>
    <w:p w14:paraId="3793F910" w14:textId="7C7B79F6" w:rsidR="00B11759" w:rsidRPr="00B166D4" w:rsidRDefault="0086311F">
      <w:pPr>
        <w:pBdr>
          <w:top w:val="nil"/>
          <w:left w:val="nil"/>
          <w:bottom w:val="nil"/>
          <w:right w:val="nil"/>
          <w:between w:val="nil"/>
        </w:pBdr>
        <w:spacing w:after="200"/>
        <w:rPr>
          <w:color w:val="000000"/>
        </w:rPr>
      </w:pPr>
      <w:bookmarkStart w:id="72" w:name="_3as4poj" w:colFirst="0" w:colLast="0"/>
      <w:bookmarkEnd w:id="72"/>
      <w:r w:rsidRPr="00B166D4">
        <w:rPr>
          <w:color w:val="000000"/>
        </w:rPr>
        <w:t xml:space="preserve">Figure 6. Split violin plot comparing the percent difference (upper panel) between the estimated and true parameter values and the standard errors for the fixed </w:t>
      </w:r>
      <w:proofErr w:type="gramStart"/>
      <w:r w:rsidRPr="00B166D4">
        <w:rPr>
          <w:color w:val="000000"/>
        </w:rPr>
        <w:t xml:space="preserve">effects </w:t>
      </w:r>
      <w:proofErr w:type="gramEnd"/>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w:t>
      </w:r>
      <w:proofErr w:type="spellStart"/>
      <w:r w:rsidRPr="00B166D4">
        <w:rPr>
          <w:color w:val="000000"/>
        </w:rPr>
        <w:t>glm</w:t>
      </w:r>
      <w:proofErr w:type="spellEnd"/>
      <w:r w:rsidRPr="00B166D4">
        <w:rPr>
          <w:color w:val="000000"/>
        </w:rPr>
        <w:t xml:space="preserve">; red violins) fit to simulated data for wild spring/summer Chinook salmon. Simulated the data were generated from the model with the lowest AIC for wild fish (see Table 4). Horizontal lines represent median values for the violins and the horizontal blue line in panel (A) represents zero percent difference between the estimated and true parameter values. </w:t>
      </w:r>
      <w:proofErr w:type="spellStart"/>
      <w:r w:rsidRPr="006226B0">
        <w:rPr>
          <w:color w:val="000000"/>
        </w:rPr>
        <w:t>fig_quadraticSimulation_ggplot.r</w:t>
      </w:r>
      <w:proofErr w:type="spellEnd"/>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lastRenderedPageBreak/>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476ECEAD" w14:textId="77777777" w:rsidR="00B11759" w:rsidRPr="00B166D4" w:rsidRDefault="0086311F">
      <w:pPr>
        <w:pBdr>
          <w:top w:val="nil"/>
          <w:left w:val="nil"/>
          <w:bottom w:val="nil"/>
          <w:right w:val="nil"/>
          <w:between w:val="nil"/>
        </w:pBdr>
        <w:spacing w:after="200"/>
        <w:rPr>
          <w:color w:val="000000"/>
        </w:rPr>
      </w:pPr>
      <w:bookmarkStart w:id="73" w:name="_1pxezwc" w:colFirst="0" w:colLast="0"/>
      <w:bookmarkEnd w:id="73"/>
      <w:r w:rsidRPr="00B166D4">
        <w:rPr>
          <w:color w:val="000000"/>
        </w:rPr>
        <w:t xml:space="preserve">Table 1. Sample size of hatchery and wild juvenile Chinook salmon from different watersheds within the Snake River Basin. (R </w:t>
      </w:r>
      <w:r w:rsidRPr="006226B0">
        <w:rPr>
          <w:color w:val="000000"/>
        </w:rPr>
        <w:t>script unknown</w:t>
      </w:r>
      <w:r w:rsidRPr="00B166D4">
        <w:rPr>
          <w:color w:val="000000"/>
        </w:rPr>
        <w:t>)</w:t>
      </w:r>
    </w:p>
    <w:tbl>
      <w:tblPr>
        <w:tblStyle w:val="a"/>
        <w:tblW w:w="7908" w:type="dxa"/>
        <w:tblInd w:w="2" w:type="dxa"/>
        <w:tblLayout w:type="fixed"/>
        <w:tblLook w:val="0600" w:firstRow="0" w:lastRow="0" w:firstColumn="0" w:lastColumn="0" w:noHBand="1" w:noVBand="1"/>
      </w:tblPr>
      <w:tblGrid>
        <w:gridCol w:w="4938"/>
        <w:gridCol w:w="1530"/>
        <w:gridCol w:w="1440"/>
      </w:tblGrid>
      <w:tr w:rsidR="00B11759" w:rsidRPr="006226B0" w14:paraId="0DC3417E" w14:textId="77777777">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0FBAC93" w14:textId="77777777" w:rsidR="00B11759" w:rsidRPr="00B166D4" w:rsidRDefault="0086311F">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52184231" w14:textId="77777777" w:rsidR="00B11759" w:rsidRPr="00B166D4" w:rsidRDefault="0086311F">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7B033E3" w14:textId="77777777" w:rsidR="00B11759" w:rsidRPr="00B166D4" w:rsidRDefault="0086311F">
            <w:pPr>
              <w:widowControl w:val="0"/>
              <w:pBdr>
                <w:top w:val="nil"/>
                <w:left w:val="nil"/>
                <w:bottom w:val="nil"/>
                <w:right w:val="nil"/>
                <w:between w:val="nil"/>
              </w:pBdr>
              <w:spacing w:after="0" w:line="240" w:lineRule="auto"/>
              <w:jc w:val="right"/>
            </w:pPr>
            <w:r w:rsidRPr="00B166D4">
              <w:t>Wild</w:t>
            </w:r>
          </w:p>
        </w:tc>
      </w:tr>
      <w:tr w:rsidR="00B11759" w:rsidRPr="006226B0" w14:paraId="3B0A4300" w14:textId="77777777">
        <w:tc>
          <w:tcPr>
            <w:tcW w:w="4938" w:type="dxa"/>
            <w:tcBorders>
              <w:top w:val="single" w:sz="4" w:space="0" w:color="000000"/>
            </w:tcBorders>
            <w:tcMar>
              <w:top w:w="100" w:type="dxa"/>
              <w:left w:w="100" w:type="dxa"/>
              <w:bottom w:w="100" w:type="dxa"/>
              <w:right w:w="100" w:type="dxa"/>
            </w:tcMar>
          </w:tcPr>
          <w:p w14:paraId="16B430D4" w14:textId="77777777" w:rsidR="00B11759" w:rsidRPr="006226B0" w:rsidRDefault="0086311F">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19C1F562" w14:textId="77777777" w:rsidR="00B11759" w:rsidRPr="006226B0" w:rsidRDefault="0086311F">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40EF6534" w14:textId="77777777" w:rsidR="00B11759" w:rsidRPr="006226B0" w:rsidRDefault="0086311F">
            <w:pPr>
              <w:widowControl w:val="0"/>
              <w:spacing w:after="0" w:line="240" w:lineRule="auto"/>
              <w:jc w:val="right"/>
            </w:pPr>
            <w:r w:rsidRPr="006226B0">
              <w:t>4,512</w:t>
            </w:r>
          </w:p>
        </w:tc>
      </w:tr>
      <w:tr w:rsidR="00B11759" w:rsidRPr="006226B0" w14:paraId="2010371F" w14:textId="77777777">
        <w:tc>
          <w:tcPr>
            <w:tcW w:w="4938" w:type="dxa"/>
            <w:tcMar>
              <w:top w:w="100" w:type="dxa"/>
              <w:left w:w="100" w:type="dxa"/>
              <w:bottom w:w="100" w:type="dxa"/>
              <w:right w:w="100" w:type="dxa"/>
            </w:tcMar>
          </w:tcPr>
          <w:p w14:paraId="13B918F1" w14:textId="77777777" w:rsidR="00B11759" w:rsidRPr="006226B0" w:rsidRDefault="0086311F">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3EFE8308" w14:textId="77777777" w:rsidR="00B11759" w:rsidRPr="006226B0" w:rsidRDefault="0086311F">
            <w:pPr>
              <w:widowControl w:val="0"/>
              <w:spacing w:after="0" w:line="240" w:lineRule="auto"/>
              <w:jc w:val="right"/>
            </w:pPr>
            <w:r w:rsidRPr="006226B0">
              <w:t>16,956</w:t>
            </w:r>
          </w:p>
        </w:tc>
        <w:tc>
          <w:tcPr>
            <w:tcW w:w="1440" w:type="dxa"/>
            <w:tcMar>
              <w:top w:w="100" w:type="dxa"/>
              <w:left w:w="100" w:type="dxa"/>
              <w:bottom w:w="100" w:type="dxa"/>
              <w:right w:w="100" w:type="dxa"/>
            </w:tcMar>
          </w:tcPr>
          <w:p w14:paraId="44F5AD90" w14:textId="77777777" w:rsidR="00B11759" w:rsidRPr="006226B0" w:rsidRDefault="0086311F">
            <w:pPr>
              <w:widowControl w:val="0"/>
              <w:spacing w:after="0" w:line="240" w:lineRule="auto"/>
              <w:jc w:val="right"/>
            </w:pPr>
            <w:r w:rsidRPr="006226B0">
              <w:t>5,636</w:t>
            </w:r>
          </w:p>
        </w:tc>
      </w:tr>
      <w:tr w:rsidR="00B11759" w:rsidRPr="006226B0" w14:paraId="702B0D92" w14:textId="77777777">
        <w:tc>
          <w:tcPr>
            <w:tcW w:w="4938" w:type="dxa"/>
            <w:tcMar>
              <w:top w:w="100" w:type="dxa"/>
              <w:left w:w="100" w:type="dxa"/>
              <w:bottom w:w="100" w:type="dxa"/>
              <w:right w:w="100" w:type="dxa"/>
            </w:tcMar>
          </w:tcPr>
          <w:p w14:paraId="291F5084" w14:textId="77777777" w:rsidR="00B11759" w:rsidRPr="006226B0" w:rsidRDefault="0086311F">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3160B0E5" w14:textId="77777777" w:rsidR="00B11759" w:rsidRPr="006226B0" w:rsidRDefault="0086311F">
            <w:pPr>
              <w:widowControl w:val="0"/>
              <w:spacing w:after="0" w:line="240" w:lineRule="auto"/>
              <w:jc w:val="right"/>
            </w:pPr>
            <w:r w:rsidRPr="006226B0">
              <w:t>60,215</w:t>
            </w:r>
          </w:p>
        </w:tc>
        <w:tc>
          <w:tcPr>
            <w:tcW w:w="1440" w:type="dxa"/>
            <w:tcMar>
              <w:top w:w="100" w:type="dxa"/>
              <w:left w:w="100" w:type="dxa"/>
              <w:bottom w:w="100" w:type="dxa"/>
              <w:right w:w="100" w:type="dxa"/>
            </w:tcMar>
          </w:tcPr>
          <w:p w14:paraId="656F0BF8" w14:textId="77777777" w:rsidR="00B11759" w:rsidRPr="006226B0" w:rsidRDefault="0086311F">
            <w:pPr>
              <w:widowControl w:val="0"/>
              <w:spacing w:after="0" w:line="240" w:lineRule="auto"/>
              <w:jc w:val="right"/>
            </w:pPr>
            <w:r w:rsidRPr="006226B0">
              <w:t>14,622</w:t>
            </w:r>
          </w:p>
        </w:tc>
      </w:tr>
      <w:tr w:rsidR="00B11759" w:rsidRPr="006226B0" w14:paraId="6C375337" w14:textId="77777777">
        <w:tc>
          <w:tcPr>
            <w:tcW w:w="4938" w:type="dxa"/>
            <w:tcMar>
              <w:top w:w="100" w:type="dxa"/>
              <w:left w:w="100" w:type="dxa"/>
              <w:bottom w:w="100" w:type="dxa"/>
              <w:right w:w="100" w:type="dxa"/>
            </w:tcMar>
          </w:tcPr>
          <w:p w14:paraId="3EB48A22" w14:textId="77777777" w:rsidR="00B11759" w:rsidRPr="006226B0" w:rsidRDefault="0086311F">
            <w:pPr>
              <w:widowControl w:val="0"/>
              <w:spacing w:after="0" w:line="240" w:lineRule="auto"/>
            </w:pPr>
            <w:r w:rsidRPr="006226B0">
              <w:t>Little Salmon</w:t>
            </w:r>
          </w:p>
        </w:tc>
        <w:tc>
          <w:tcPr>
            <w:tcW w:w="1530" w:type="dxa"/>
            <w:tcMar>
              <w:top w:w="100" w:type="dxa"/>
              <w:left w:w="100" w:type="dxa"/>
              <w:bottom w:w="100" w:type="dxa"/>
              <w:right w:w="100" w:type="dxa"/>
            </w:tcMar>
          </w:tcPr>
          <w:p w14:paraId="2F240A00" w14:textId="77777777" w:rsidR="00B11759" w:rsidRPr="006226B0" w:rsidRDefault="0086311F">
            <w:pPr>
              <w:widowControl w:val="0"/>
              <w:spacing w:after="0" w:line="240" w:lineRule="auto"/>
              <w:jc w:val="right"/>
            </w:pPr>
            <w:r w:rsidRPr="006226B0">
              <w:t>69,016</w:t>
            </w:r>
          </w:p>
        </w:tc>
        <w:tc>
          <w:tcPr>
            <w:tcW w:w="1440" w:type="dxa"/>
            <w:tcMar>
              <w:top w:w="100" w:type="dxa"/>
              <w:left w:w="100" w:type="dxa"/>
              <w:bottom w:w="100" w:type="dxa"/>
              <w:right w:w="100" w:type="dxa"/>
            </w:tcMar>
          </w:tcPr>
          <w:p w14:paraId="14A07F10" w14:textId="77777777" w:rsidR="00B11759" w:rsidRPr="006226B0" w:rsidRDefault="0086311F">
            <w:pPr>
              <w:widowControl w:val="0"/>
              <w:spacing w:after="0" w:line="240" w:lineRule="auto"/>
              <w:jc w:val="right"/>
            </w:pPr>
            <w:r w:rsidRPr="006226B0">
              <w:t>8</w:t>
            </w:r>
          </w:p>
        </w:tc>
      </w:tr>
      <w:tr w:rsidR="00B11759" w:rsidRPr="006226B0" w14:paraId="3D2FBC06" w14:textId="77777777">
        <w:tc>
          <w:tcPr>
            <w:tcW w:w="4938" w:type="dxa"/>
            <w:tcMar>
              <w:top w:w="100" w:type="dxa"/>
              <w:left w:w="100" w:type="dxa"/>
              <w:bottom w:w="100" w:type="dxa"/>
              <w:right w:w="100" w:type="dxa"/>
            </w:tcMar>
          </w:tcPr>
          <w:p w14:paraId="21804CFC" w14:textId="77777777" w:rsidR="00B11759" w:rsidRPr="006226B0" w:rsidRDefault="0086311F">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52161784" w14:textId="77777777" w:rsidR="00B11759" w:rsidRPr="006226B0" w:rsidRDefault="0086311F">
            <w:pPr>
              <w:widowControl w:val="0"/>
              <w:spacing w:after="0" w:line="240" w:lineRule="auto"/>
              <w:jc w:val="right"/>
            </w:pPr>
            <w:r w:rsidRPr="006226B0">
              <w:t>11,125</w:t>
            </w:r>
          </w:p>
        </w:tc>
        <w:tc>
          <w:tcPr>
            <w:tcW w:w="1440" w:type="dxa"/>
            <w:tcMar>
              <w:top w:w="100" w:type="dxa"/>
              <w:left w:w="100" w:type="dxa"/>
              <w:bottom w:w="100" w:type="dxa"/>
              <w:right w:w="100" w:type="dxa"/>
            </w:tcMar>
          </w:tcPr>
          <w:p w14:paraId="34911718" w14:textId="77777777" w:rsidR="00B11759" w:rsidRPr="006226B0" w:rsidRDefault="0086311F">
            <w:pPr>
              <w:widowControl w:val="0"/>
              <w:spacing w:after="0" w:line="240" w:lineRule="auto"/>
              <w:jc w:val="right"/>
            </w:pPr>
            <w:r w:rsidRPr="006226B0">
              <w:t>988</w:t>
            </w:r>
          </w:p>
        </w:tc>
      </w:tr>
      <w:tr w:rsidR="00B11759" w:rsidRPr="006226B0" w14:paraId="226DACF9" w14:textId="77777777">
        <w:tc>
          <w:tcPr>
            <w:tcW w:w="4938" w:type="dxa"/>
            <w:tcMar>
              <w:top w:w="100" w:type="dxa"/>
              <w:left w:w="100" w:type="dxa"/>
              <w:bottom w:w="100" w:type="dxa"/>
              <w:right w:w="100" w:type="dxa"/>
            </w:tcMar>
          </w:tcPr>
          <w:p w14:paraId="6B4D16E2" w14:textId="77777777" w:rsidR="00B11759" w:rsidRPr="006226B0" w:rsidRDefault="0086311F">
            <w:pPr>
              <w:widowControl w:val="0"/>
              <w:spacing w:after="0" w:line="240" w:lineRule="auto"/>
            </w:pPr>
            <w:r w:rsidRPr="006226B0">
              <w:t>Middle Fork Salmon</w:t>
            </w:r>
          </w:p>
        </w:tc>
        <w:tc>
          <w:tcPr>
            <w:tcW w:w="1530" w:type="dxa"/>
            <w:tcMar>
              <w:top w:w="100" w:type="dxa"/>
              <w:left w:w="100" w:type="dxa"/>
              <w:bottom w:w="100" w:type="dxa"/>
              <w:right w:w="100" w:type="dxa"/>
            </w:tcMar>
          </w:tcPr>
          <w:p w14:paraId="0773BABD" w14:textId="77777777" w:rsidR="00B11759" w:rsidRPr="006226B0" w:rsidRDefault="0086311F">
            <w:pPr>
              <w:widowControl w:val="0"/>
              <w:spacing w:after="0" w:line="240" w:lineRule="auto"/>
              <w:jc w:val="right"/>
            </w:pPr>
            <w:r w:rsidRPr="006226B0">
              <w:t>0</w:t>
            </w:r>
          </w:p>
        </w:tc>
        <w:tc>
          <w:tcPr>
            <w:tcW w:w="1440" w:type="dxa"/>
            <w:tcMar>
              <w:top w:w="100" w:type="dxa"/>
              <w:left w:w="100" w:type="dxa"/>
              <w:bottom w:w="100" w:type="dxa"/>
              <w:right w:w="100" w:type="dxa"/>
            </w:tcMar>
          </w:tcPr>
          <w:p w14:paraId="7DCFA804" w14:textId="77777777" w:rsidR="00B11759" w:rsidRPr="006226B0" w:rsidRDefault="0086311F">
            <w:pPr>
              <w:widowControl w:val="0"/>
              <w:spacing w:after="0" w:line="240" w:lineRule="auto"/>
              <w:jc w:val="right"/>
            </w:pPr>
            <w:r w:rsidRPr="006226B0">
              <w:t>3,714</w:t>
            </w:r>
          </w:p>
        </w:tc>
      </w:tr>
      <w:tr w:rsidR="00B11759" w:rsidRPr="006226B0" w14:paraId="105789FB" w14:textId="77777777">
        <w:tc>
          <w:tcPr>
            <w:tcW w:w="4938" w:type="dxa"/>
            <w:tcBorders>
              <w:bottom w:val="single" w:sz="4" w:space="0" w:color="000000"/>
            </w:tcBorders>
            <w:tcMar>
              <w:top w:w="100" w:type="dxa"/>
              <w:left w:w="100" w:type="dxa"/>
              <w:bottom w:w="100" w:type="dxa"/>
              <w:right w:w="100" w:type="dxa"/>
            </w:tcMar>
          </w:tcPr>
          <w:p w14:paraId="64918853" w14:textId="77777777" w:rsidR="00B11759" w:rsidRPr="006226B0" w:rsidRDefault="0086311F">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3E27B703" w14:textId="77777777" w:rsidR="00B11759" w:rsidRPr="006226B0" w:rsidRDefault="0086311F">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4A4C649" w14:textId="77777777" w:rsidR="00B11759" w:rsidRPr="006226B0" w:rsidRDefault="0086311F">
            <w:pPr>
              <w:widowControl w:val="0"/>
              <w:spacing w:after="0" w:line="240" w:lineRule="auto"/>
              <w:jc w:val="right"/>
            </w:pPr>
            <w:r w:rsidRPr="006226B0">
              <w:t>4,384</w:t>
            </w:r>
          </w:p>
        </w:tc>
      </w:tr>
      <w:tr w:rsidR="00B11759" w:rsidRPr="006226B0" w14:paraId="15B61467" w14:textId="77777777">
        <w:tc>
          <w:tcPr>
            <w:tcW w:w="4938" w:type="dxa"/>
            <w:tcBorders>
              <w:top w:val="single" w:sz="4" w:space="0" w:color="000000"/>
              <w:bottom w:val="single" w:sz="4" w:space="0" w:color="000000"/>
            </w:tcBorders>
            <w:tcMar>
              <w:top w:w="100" w:type="dxa"/>
              <w:left w:w="100" w:type="dxa"/>
              <w:bottom w:w="100" w:type="dxa"/>
              <w:right w:w="100" w:type="dxa"/>
            </w:tcMar>
          </w:tcPr>
          <w:p w14:paraId="09552326" w14:textId="77777777" w:rsidR="00B11759" w:rsidRPr="006226B0" w:rsidRDefault="0086311F">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22322ECA" w14:textId="77777777" w:rsidR="00B11759" w:rsidRPr="006226B0" w:rsidRDefault="0086311F">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7A39C7E2" w14:textId="77777777" w:rsidR="00B11759" w:rsidRPr="006226B0" w:rsidRDefault="0086311F">
            <w:pPr>
              <w:widowControl w:val="0"/>
              <w:spacing w:after="0" w:line="240" w:lineRule="auto"/>
              <w:jc w:val="right"/>
            </w:pPr>
            <w:r w:rsidRPr="006226B0">
              <w:t>33,864</w:t>
            </w:r>
          </w:p>
        </w:tc>
      </w:tr>
    </w:tbl>
    <w:p w14:paraId="05396B18" w14:textId="77777777" w:rsidR="00B11759" w:rsidRPr="006226B0" w:rsidRDefault="00B11759">
      <w:pPr>
        <w:pBdr>
          <w:top w:val="nil"/>
          <w:left w:val="nil"/>
          <w:bottom w:val="nil"/>
          <w:right w:val="nil"/>
          <w:between w:val="nil"/>
        </w:pBdr>
        <w:spacing w:after="200"/>
        <w:rPr>
          <w:color w:val="000000"/>
        </w:rPr>
      </w:pPr>
    </w:p>
    <w:p w14:paraId="06CE29A0" w14:textId="77777777" w:rsidR="00B11759" w:rsidRPr="006226B0" w:rsidRDefault="0086311F">
      <w:pPr>
        <w:spacing w:after="0" w:line="240" w:lineRule="auto"/>
      </w:pPr>
      <w:r w:rsidRPr="006226B0">
        <w:br w:type="page"/>
      </w:r>
    </w:p>
    <w:p w14:paraId="2E1F918E" w14:textId="62C13F3F" w:rsidR="00B11759" w:rsidRPr="00B166D4" w:rsidRDefault="0086311F">
      <w:pPr>
        <w:pBdr>
          <w:top w:val="nil"/>
          <w:left w:val="nil"/>
          <w:bottom w:val="nil"/>
          <w:right w:val="nil"/>
          <w:between w:val="nil"/>
        </w:pBdr>
        <w:spacing w:after="200"/>
        <w:rPr>
          <w:color w:val="000000"/>
        </w:rPr>
      </w:pPr>
      <w:bookmarkStart w:id="74" w:name="_49x2ik5" w:colFirst="0" w:colLast="0"/>
      <w:bookmarkEnd w:id="74"/>
      <w:r w:rsidRPr="006226B0">
        <w:rPr>
          <w:color w:val="000000"/>
        </w:rPr>
        <w:lastRenderedPageBreak/>
        <w:t>Table 2. Description of the environmental variable names, the years of available data, and the website location of the data. (R script unknown</w:t>
      </w:r>
      <w:r w:rsidRPr="00B166D4">
        <w:rPr>
          <w:color w:val="000000"/>
        </w:rPr>
        <w:t>)</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B11759" w:rsidRPr="006226B0" w14:paraId="09541CE3" w14:textId="77777777">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0C1FB16E" w14:textId="77777777" w:rsidR="00B11759" w:rsidRPr="00B166D4" w:rsidRDefault="0086311F">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6E68F52" w14:textId="77777777" w:rsidR="00B11759" w:rsidRPr="00B166D4" w:rsidRDefault="0086311F">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461505C5" w14:textId="77777777" w:rsidR="00B11759" w:rsidRPr="00B166D4" w:rsidRDefault="0086311F">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2F8B2D43" w14:textId="77777777" w:rsidR="00B11759" w:rsidRPr="00B166D4" w:rsidRDefault="0086311F">
            <w:pPr>
              <w:spacing w:after="0" w:line="240" w:lineRule="auto"/>
              <w:ind w:left="100"/>
              <w:rPr>
                <w:b/>
                <w:sz w:val="18"/>
                <w:szCs w:val="18"/>
              </w:rPr>
            </w:pPr>
            <w:r w:rsidRPr="00B166D4">
              <w:rPr>
                <w:b/>
                <w:sz w:val="18"/>
                <w:szCs w:val="18"/>
              </w:rPr>
              <w:t>URL / Source</w:t>
            </w:r>
          </w:p>
        </w:tc>
      </w:tr>
      <w:tr w:rsidR="00B11759" w:rsidRPr="006226B0" w14:paraId="46517F92" w14:textId="77777777">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7AE4F71E" w14:textId="77777777" w:rsidR="00B11759" w:rsidRPr="006226B0" w:rsidRDefault="0086311F">
            <w:pPr>
              <w:spacing w:after="0" w:line="240" w:lineRule="auto"/>
              <w:ind w:left="100"/>
              <w:rPr>
                <w:b/>
                <w:sz w:val="18"/>
                <w:szCs w:val="18"/>
              </w:rPr>
            </w:pPr>
            <w:proofErr w:type="spellStart"/>
            <w:r w:rsidRPr="006226B0">
              <w:rPr>
                <w:b/>
                <w:sz w:val="18"/>
                <w:szCs w:val="18"/>
              </w:rPr>
              <w:t>CRflow.spr</w:t>
            </w:r>
            <w:proofErr w:type="spellEnd"/>
          </w:p>
          <w:p w14:paraId="3CE9451E" w14:textId="77777777" w:rsidR="00B11759" w:rsidRPr="006226B0" w:rsidRDefault="0086311F">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5C0D5641" w14:textId="77777777" w:rsidR="00B11759" w:rsidRPr="006226B0" w:rsidRDefault="0086311F">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6B2EAF6" w14:textId="77777777" w:rsidR="00B11759" w:rsidRPr="006226B0" w:rsidRDefault="0086311F">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C8FB3"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1A16826F" w14:textId="77777777">
        <w:trPr>
          <w:trHeight w:val="860"/>
        </w:trPr>
        <w:tc>
          <w:tcPr>
            <w:tcW w:w="1800" w:type="dxa"/>
            <w:tcBorders>
              <w:top w:val="nil"/>
              <w:left w:val="nil"/>
              <w:bottom w:val="nil"/>
              <w:right w:val="nil"/>
            </w:tcBorders>
            <w:tcMar>
              <w:top w:w="100" w:type="dxa"/>
              <w:left w:w="100" w:type="dxa"/>
              <w:bottom w:w="100" w:type="dxa"/>
              <w:right w:w="100" w:type="dxa"/>
            </w:tcMar>
          </w:tcPr>
          <w:p w14:paraId="3F97F10F" w14:textId="77777777" w:rsidR="00B11759" w:rsidRPr="006226B0" w:rsidRDefault="0086311F">
            <w:pPr>
              <w:spacing w:after="0" w:line="240" w:lineRule="auto"/>
              <w:ind w:left="100"/>
              <w:rPr>
                <w:b/>
                <w:sz w:val="18"/>
                <w:szCs w:val="18"/>
              </w:rPr>
            </w:pPr>
            <w:proofErr w:type="spellStart"/>
            <w:r w:rsidRPr="006226B0">
              <w:rPr>
                <w:b/>
                <w:sz w:val="18"/>
                <w:szCs w:val="18"/>
              </w:rPr>
              <w:t>CRtemp.spr</w:t>
            </w:r>
            <w:proofErr w:type="spellEnd"/>
          </w:p>
          <w:p w14:paraId="4307B14E" w14:textId="77777777" w:rsidR="00B11759" w:rsidRPr="006226B0" w:rsidRDefault="0086311F">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1929C38C" w14:textId="77777777" w:rsidR="00B11759" w:rsidRPr="006226B0" w:rsidRDefault="0086311F">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723F8CE6" w14:textId="77777777" w:rsidR="00B11759" w:rsidRPr="006226B0" w:rsidRDefault="0086311F">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0B0D58DB" w14:textId="77777777" w:rsidR="00B11759" w:rsidRPr="006226B0" w:rsidRDefault="0086311F">
            <w:pPr>
              <w:spacing w:after="0" w:line="240" w:lineRule="auto"/>
              <w:ind w:left="100"/>
              <w:rPr>
                <w:sz w:val="18"/>
                <w:szCs w:val="18"/>
              </w:rPr>
            </w:pPr>
            <w:r w:rsidRPr="006226B0">
              <w:rPr>
                <w:sz w:val="18"/>
                <w:szCs w:val="18"/>
              </w:rPr>
              <w:t>http://waterservices.usgs.gov/rest/DV-Service.html</w:t>
            </w:r>
          </w:p>
        </w:tc>
      </w:tr>
      <w:tr w:rsidR="00B11759" w:rsidRPr="006226B0" w14:paraId="0156E370" w14:textId="77777777">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6C968AA1" w14:textId="77777777" w:rsidR="00B11759" w:rsidRPr="006226B0" w:rsidRDefault="0086311F">
            <w:pPr>
              <w:spacing w:after="0" w:line="240" w:lineRule="auto"/>
              <w:ind w:left="100"/>
              <w:rPr>
                <w:b/>
                <w:sz w:val="18"/>
                <w:szCs w:val="18"/>
              </w:rPr>
            </w:pPr>
            <w:proofErr w:type="spellStart"/>
            <w:r w:rsidRPr="006226B0">
              <w:rPr>
                <w:b/>
                <w:sz w:val="18"/>
                <w:szCs w:val="18"/>
              </w:rPr>
              <w:t>cui.win</w:t>
            </w:r>
            <w:proofErr w:type="spellEnd"/>
          </w:p>
          <w:p w14:paraId="66512611" w14:textId="77777777" w:rsidR="00B11759" w:rsidRPr="006226B0" w:rsidRDefault="0086311F">
            <w:pPr>
              <w:spacing w:after="0" w:line="240" w:lineRule="auto"/>
              <w:ind w:left="100"/>
              <w:rPr>
                <w:b/>
                <w:sz w:val="18"/>
                <w:szCs w:val="18"/>
              </w:rPr>
            </w:pPr>
            <w:proofErr w:type="spellStart"/>
            <w:r w:rsidRPr="006226B0">
              <w:rPr>
                <w:b/>
                <w:sz w:val="18"/>
                <w:szCs w:val="18"/>
              </w:rPr>
              <w:t>cui.spr</w:t>
            </w:r>
            <w:proofErr w:type="spellEnd"/>
          </w:p>
          <w:p w14:paraId="522E4373" w14:textId="77777777" w:rsidR="00B11759" w:rsidRPr="006226B0" w:rsidRDefault="0086311F">
            <w:pPr>
              <w:spacing w:after="0" w:line="240" w:lineRule="auto"/>
              <w:ind w:left="100"/>
              <w:rPr>
                <w:b/>
                <w:sz w:val="18"/>
                <w:szCs w:val="18"/>
              </w:rPr>
            </w:pPr>
            <w:proofErr w:type="spellStart"/>
            <w:r w:rsidRPr="006226B0">
              <w:rPr>
                <w:b/>
                <w:sz w:val="18"/>
                <w:szCs w:val="18"/>
              </w:rPr>
              <w:t>cui.sum</w:t>
            </w:r>
            <w:proofErr w:type="spellEnd"/>
          </w:p>
          <w:p w14:paraId="53DE747C" w14:textId="77777777" w:rsidR="00B11759" w:rsidRPr="006226B0" w:rsidRDefault="0086311F">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18278D7E" w14:textId="77777777" w:rsidR="00B11759" w:rsidRPr="006226B0" w:rsidRDefault="0086311F">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406BE973" w14:textId="77777777" w:rsidR="00B11759" w:rsidRPr="006226B0" w:rsidRDefault="0086311F">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6E7AFFB" w14:textId="77777777" w:rsidR="00B11759" w:rsidRPr="006226B0" w:rsidRDefault="0086311F">
            <w:pPr>
              <w:spacing w:after="0" w:line="240" w:lineRule="auto"/>
              <w:ind w:left="100"/>
              <w:rPr>
                <w:sz w:val="18"/>
                <w:szCs w:val="18"/>
              </w:rPr>
            </w:pPr>
            <w:r w:rsidRPr="006226B0">
              <w:rPr>
                <w:sz w:val="18"/>
                <w:szCs w:val="18"/>
              </w:rPr>
              <w:t>http://www.pfeg.noaa.gov/products/PFELData/upwell/monthly/upanoms.mon</w:t>
            </w:r>
          </w:p>
        </w:tc>
      </w:tr>
      <w:tr w:rsidR="00B11759" w:rsidRPr="006226B0" w14:paraId="76F517E8" w14:textId="77777777">
        <w:trPr>
          <w:trHeight w:val="1060"/>
        </w:trPr>
        <w:tc>
          <w:tcPr>
            <w:tcW w:w="1800" w:type="dxa"/>
            <w:tcBorders>
              <w:top w:val="nil"/>
              <w:left w:val="nil"/>
              <w:bottom w:val="nil"/>
              <w:right w:val="nil"/>
            </w:tcBorders>
            <w:tcMar>
              <w:top w:w="100" w:type="dxa"/>
              <w:left w:w="100" w:type="dxa"/>
              <w:bottom w:w="100" w:type="dxa"/>
              <w:right w:w="100" w:type="dxa"/>
            </w:tcMar>
          </w:tcPr>
          <w:p w14:paraId="7D5FFC73" w14:textId="77777777" w:rsidR="00B11759" w:rsidRPr="006226B0" w:rsidRDefault="0086311F">
            <w:pPr>
              <w:spacing w:after="0" w:line="240" w:lineRule="auto"/>
              <w:ind w:left="100"/>
              <w:rPr>
                <w:b/>
                <w:sz w:val="18"/>
                <w:szCs w:val="18"/>
              </w:rPr>
            </w:pPr>
            <w:proofErr w:type="spellStart"/>
            <w:r w:rsidRPr="006226B0">
              <w:rPr>
                <w:b/>
                <w:sz w:val="18"/>
                <w:szCs w:val="18"/>
              </w:rPr>
              <w:t>mei.win</w:t>
            </w:r>
            <w:proofErr w:type="spellEnd"/>
          </w:p>
          <w:p w14:paraId="6664D3E4" w14:textId="77777777" w:rsidR="00B11759" w:rsidRPr="006226B0" w:rsidRDefault="0086311F">
            <w:pPr>
              <w:spacing w:after="0" w:line="240" w:lineRule="auto"/>
              <w:ind w:left="100"/>
              <w:rPr>
                <w:b/>
                <w:sz w:val="18"/>
                <w:szCs w:val="18"/>
              </w:rPr>
            </w:pPr>
            <w:proofErr w:type="spellStart"/>
            <w:r w:rsidRPr="006226B0">
              <w:rPr>
                <w:b/>
                <w:sz w:val="18"/>
                <w:szCs w:val="18"/>
              </w:rPr>
              <w:t>mei.spr</w:t>
            </w:r>
            <w:proofErr w:type="spellEnd"/>
          </w:p>
          <w:p w14:paraId="4521D0D5" w14:textId="77777777" w:rsidR="00B11759" w:rsidRPr="006226B0" w:rsidRDefault="0086311F">
            <w:pPr>
              <w:spacing w:after="0" w:line="240" w:lineRule="auto"/>
              <w:ind w:left="100"/>
              <w:rPr>
                <w:b/>
                <w:sz w:val="18"/>
                <w:szCs w:val="18"/>
              </w:rPr>
            </w:pPr>
            <w:proofErr w:type="spellStart"/>
            <w:r w:rsidRPr="006226B0">
              <w:rPr>
                <w:b/>
                <w:sz w:val="18"/>
                <w:szCs w:val="18"/>
              </w:rPr>
              <w:t>mei.sum</w:t>
            </w:r>
            <w:proofErr w:type="spellEnd"/>
          </w:p>
          <w:p w14:paraId="3D5550A6" w14:textId="77777777" w:rsidR="00B11759" w:rsidRPr="006226B0" w:rsidRDefault="0086311F">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0D03BEE8" w14:textId="77777777" w:rsidR="00B11759" w:rsidRPr="006226B0" w:rsidRDefault="0086311F">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63BF9283"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47648953" w14:textId="77777777" w:rsidR="00B11759" w:rsidRPr="006226B0" w:rsidRDefault="0086311F">
            <w:pPr>
              <w:spacing w:after="0" w:line="240" w:lineRule="auto"/>
              <w:ind w:left="100"/>
              <w:rPr>
                <w:sz w:val="18"/>
                <w:szCs w:val="18"/>
              </w:rPr>
            </w:pPr>
            <w:r w:rsidRPr="006226B0">
              <w:rPr>
                <w:sz w:val="18"/>
                <w:szCs w:val="18"/>
              </w:rPr>
              <w:t>https://www.esrl.noaa.gov/psd/enso/mei/</w:t>
            </w:r>
          </w:p>
        </w:tc>
      </w:tr>
      <w:tr w:rsidR="00B11759" w:rsidRPr="006226B0" w14:paraId="49611443" w14:textId="77777777">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33A3088E" w14:textId="77777777" w:rsidR="00B11759" w:rsidRPr="006226B0" w:rsidRDefault="0086311F">
            <w:pPr>
              <w:spacing w:after="0" w:line="240" w:lineRule="auto"/>
              <w:ind w:left="100"/>
              <w:rPr>
                <w:b/>
                <w:sz w:val="18"/>
                <w:szCs w:val="18"/>
              </w:rPr>
            </w:pPr>
            <w:proofErr w:type="spellStart"/>
            <w:r w:rsidRPr="006226B0">
              <w:rPr>
                <w:b/>
                <w:sz w:val="18"/>
                <w:szCs w:val="18"/>
              </w:rPr>
              <w:t>npgo.win</w:t>
            </w:r>
            <w:proofErr w:type="spellEnd"/>
          </w:p>
          <w:p w14:paraId="108C115F" w14:textId="77777777" w:rsidR="00B11759" w:rsidRPr="006226B0" w:rsidRDefault="0086311F">
            <w:pPr>
              <w:spacing w:after="0" w:line="240" w:lineRule="auto"/>
              <w:ind w:left="100"/>
              <w:rPr>
                <w:b/>
                <w:sz w:val="18"/>
                <w:szCs w:val="18"/>
              </w:rPr>
            </w:pPr>
            <w:proofErr w:type="spellStart"/>
            <w:r w:rsidRPr="006226B0">
              <w:rPr>
                <w:b/>
                <w:sz w:val="18"/>
                <w:szCs w:val="18"/>
              </w:rPr>
              <w:t>npgo.spr</w:t>
            </w:r>
            <w:proofErr w:type="spellEnd"/>
          </w:p>
          <w:p w14:paraId="68831E8F" w14:textId="77777777" w:rsidR="00B11759" w:rsidRPr="006226B0" w:rsidRDefault="0086311F">
            <w:pPr>
              <w:spacing w:after="0" w:line="240" w:lineRule="auto"/>
              <w:ind w:left="100"/>
              <w:rPr>
                <w:b/>
                <w:sz w:val="18"/>
                <w:szCs w:val="18"/>
              </w:rPr>
            </w:pPr>
            <w:proofErr w:type="spellStart"/>
            <w:r w:rsidRPr="006226B0">
              <w:rPr>
                <w:b/>
                <w:sz w:val="18"/>
                <w:szCs w:val="18"/>
              </w:rPr>
              <w:t>npgo.sum</w:t>
            </w:r>
            <w:proofErr w:type="spellEnd"/>
          </w:p>
          <w:p w14:paraId="093844DF" w14:textId="77777777" w:rsidR="00B11759" w:rsidRPr="006226B0" w:rsidRDefault="0086311F">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B6C839" w14:textId="77777777" w:rsidR="00B11759" w:rsidRPr="006226B0" w:rsidRDefault="0086311F">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52C08CC"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55A6F00" w14:textId="77777777" w:rsidR="00B11759" w:rsidRPr="006226B0" w:rsidRDefault="0086311F">
            <w:pPr>
              <w:spacing w:after="0" w:line="240" w:lineRule="auto"/>
              <w:ind w:left="100"/>
              <w:rPr>
                <w:sz w:val="18"/>
                <w:szCs w:val="18"/>
              </w:rPr>
            </w:pPr>
            <w:r w:rsidRPr="006226B0">
              <w:rPr>
                <w:sz w:val="18"/>
                <w:szCs w:val="18"/>
              </w:rPr>
              <w:t>http://www.o3d.org/npgo/npgo.php</w:t>
            </w:r>
          </w:p>
        </w:tc>
      </w:tr>
      <w:tr w:rsidR="00B11759" w:rsidRPr="006226B0" w14:paraId="7E0801E4" w14:textId="77777777">
        <w:trPr>
          <w:trHeight w:val="1000"/>
        </w:trPr>
        <w:tc>
          <w:tcPr>
            <w:tcW w:w="1800" w:type="dxa"/>
            <w:tcBorders>
              <w:top w:val="nil"/>
              <w:left w:val="nil"/>
              <w:bottom w:val="nil"/>
              <w:right w:val="nil"/>
            </w:tcBorders>
            <w:tcMar>
              <w:top w:w="100" w:type="dxa"/>
              <w:left w:w="100" w:type="dxa"/>
              <w:bottom w:w="100" w:type="dxa"/>
              <w:right w:w="100" w:type="dxa"/>
            </w:tcMar>
          </w:tcPr>
          <w:p w14:paraId="2C533033" w14:textId="77777777" w:rsidR="00B11759" w:rsidRPr="006226B0" w:rsidRDefault="0086311F">
            <w:pPr>
              <w:spacing w:after="0" w:line="240" w:lineRule="auto"/>
              <w:ind w:left="100"/>
              <w:rPr>
                <w:b/>
                <w:sz w:val="18"/>
                <w:szCs w:val="18"/>
              </w:rPr>
            </w:pPr>
            <w:proofErr w:type="spellStart"/>
            <w:r w:rsidRPr="006226B0">
              <w:rPr>
                <w:b/>
                <w:sz w:val="18"/>
                <w:szCs w:val="18"/>
              </w:rPr>
              <w:t>npi.win</w:t>
            </w:r>
            <w:proofErr w:type="spellEnd"/>
          </w:p>
          <w:p w14:paraId="0E6CD08C" w14:textId="77777777" w:rsidR="00B11759" w:rsidRPr="006226B0" w:rsidRDefault="0086311F">
            <w:pPr>
              <w:spacing w:after="0" w:line="240" w:lineRule="auto"/>
              <w:ind w:left="100"/>
              <w:rPr>
                <w:b/>
                <w:sz w:val="18"/>
                <w:szCs w:val="18"/>
              </w:rPr>
            </w:pPr>
            <w:proofErr w:type="spellStart"/>
            <w:r w:rsidRPr="006226B0">
              <w:rPr>
                <w:b/>
                <w:sz w:val="18"/>
                <w:szCs w:val="18"/>
              </w:rPr>
              <w:t>npi.spr</w:t>
            </w:r>
            <w:proofErr w:type="spellEnd"/>
          </w:p>
          <w:p w14:paraId="7F89514A" w14:textId="77777777" w:rsidR="00B11759" w:rsidRPr="006226B0" w:rsidRDefault="0086311F">
            <w:pPr>
              <w:spacing w:after="0" w:line="240" w:lineRule="auto"/>
              <w:ind w:left="100"/>
              <w:rPr>
                <w:b/>
                <w:sz w:val="18"/>
                <w:szCs w:val="18"/>
              </w:rPr>
            </w:pPr>
            <w:proofErr w:type="spellStart"/>
            <w:r w:rsidRPr="006226B0">
              <w:rPr>
                <w:b/>
                <w:sz w:val="18"/>
                <w:szCs w:val="18"/>
              </w:rPr>
              <w:t>npi.sum</w:t>
            </w:r>
            <w:proofErr w:type="spellEnd"/>
          </w:p>
          <w:p w14:paraId="52007A32" w14:textId="77777777" w:rsidR="00B11759" w:rsidRPr="006226B0" w:rsidRDefault="0086311F">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75CA2CF" w14:textId="77777777" w:rsidR="00B11759" w:rsidRPr="006226B0" w:rsidRDefault="0086311F">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7DEC674" w14:textId="77777777" w:rsidR="00B11759" w:rsidRPr="006226B0" w:rsidRDefault="0086311F">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8700F4D" w14:textId="77777777" w:rsidR="00B11759" w:rsidRPr="006226B0" w:rsidRDefault="0086311F">
            <w:pPr>
              <w:spacing w:after="0" w:line="240" w:lineRule="auto"/>
              <w:ind w:left="100"/>
              <w:rPr>
                <w:sz w:val="18"/>
                <w:szCs w:val="18"/>
              </w:rPr>
            </w:pPr>
            <w:r w:rsidRPr="006226B0">
              <w:rPr>
                <w:sz w:val="18"/>
                <w:szCs w:val="18"/>
              </w:rPr>
              <w:t>https://climatedataguide.ucar.edu/sites/default/files/npindex_monthly.txt</w:t>
            </w:r>
          </w:p>
        </w:tc>
      </w:tr>
      <w:tr w:rsidR="00B11759" w:rsidRPr="006226B0" w14:paraId="79B0ED30" w14:textId="77777777">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3D9106" w14:textId="77777777" w:rsidR="00B11759" w:rsidRPr="006226B0" w:rsidRDefault="0086311F">
            <w:pPr>
              <w:spacing w:after="0" w:line="240" w:lineRule="auto"/>
              <w:ind w:left="100"/>
              <w:rPr>
                <w:b/>
                <w:sz w:val="18"/>
                <w:szCs w:val="18"/>
              </w:rPr>
            </w:pPr>
            <w:proofErr w:type="spellStart"/>
            <w:r w:rsidRPr="006226B0">
              <w:rPr>
                <w:b/>
                <w:sz w:val="18"/>
                <w:szCs w:val="18"/>
              </w:rPr>
              <w:t>oni.win</w:t>
            </w:r>
            <w:proofErr w:type="spellEnd"/>
          </w:p>
          <w:p w14:paraId="18F15D23" w14:textId="77777777" w:rsidR="00B11759" w:rsidRPr="006226B0" w:rsidRDefault="0086311F">
            <w:pPr>
              <w:spacing w:after="0" w:line="240" w:lineRule="auto"/>
              <w:ind w:left="100"/>
              <w:rPr>
                <w:b/>
                <w:sz w:val="18"/>
                <w:szCs w:val="18"/>
              </w:rPr>
            </w:pPr>
            <w:proofErr w:type="spellStart"/>
            <w:r w:rsidRPr="006226B0">
              <w:rPr>
                <w:b/>
                <w:sz w:val="18"/>
                <w:szCs w:val="18"/>
              </w:rPr>
              <w:t>oni.spr</w:t>
            </w:r>
            <w:proofErr w:type="spellEnd"/>
          </w:p>
          <w:p w14:paraId="7E8EC5E7" w14:textId="77777777" w:rsidR="00B11759" w:rsidRPr="006226B0" w:rsidRDefault="0086311F">
            <w:pPr>
              <w:spacing w:after="0" w:line="240" w:lineRule="auto"/>
              <w:ind w:left="100"/>
              <w:rPr>
                <w:b/>
                <w:sz w:val="18"/>
                <w:szCs w:val="18"/>
              </w:rPr>
            </w:pPr>
            <w:proofErr w:type="spellStart"/>
            <w:r w:rsidRPr="006226B0">
              <w:rPr>
                <w:b/>
                <w:sz w:val="18"/>
                <w:szCs w:val="18"/>
              </w:rPr>
              <w:t>oni.sum</w:t>
            </w:r>
            <w:proofErr w:type="spellEnd"/>
          </w:p>
          <w:p w14:paraId="464B25FB" w14:textId="77777777" w:rsidR="00B11759" w:rsidRPr="006226B0" w:rsidRDefault="0086311F">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BFCD9C9" w14:textId="77777777" w:rsidR="00B11759" w:rsidRPr="006226B0" w:rsidRDefault="0086311F">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E3BD86D" w14:textId="77777777" w:rsidR="00B11759" w:rsidRPr="006226B0" w:rsidRDefault="0086311F">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8EA905D" w14:textId="77777777" w:rsidR="00B11759" w:rsidRPr="006226B0" w:rsidRDefault="0086311F">
            <w:pPr>
              <w:spacing w:after="0" w:line="240" w:lineRule="auto"/>
              <w:ind w:left="100"/>
              <w:rPr>
                <w:sz w:val="18"/>
                <w:szCs w:val="18"/>
              </w:rPr>
            </w:pPr>
            <w:r w:rsidRPr="006226B0">
              <w:rPr>
                <w:sz w:val="18"/>
                <w:szCs w:val="18"/>
              </w:rPr>
              <w:t>http://www.cpc.ncep.noaa.gov/products/analysis_monitoring/ensostuff/ensoyears.shtml</w:t>
            </w:r>
          </w:p>
        </w:tc>
      </w:tr>
      <w:tr w:rsidR="00B11759" w:rsidRPr="006226B0" w14:paraId="389233F6" w14:textId="77777777">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13884D7D" w14:textId="77777777" w:rsidR="00B11759" w:rsidRPr="006226B0" w:rsidRDefault="0086311F">
            <w:pPr>
              <w:spacing w:after="0" w:line="240" w:lineRule="auto"/>
              <w:ind w:left="100"/>
              <w:rPr>
                <w:b/>
                <w:sz w:val="18"/>
                <w:szCs w:val="18"/>
              </w:rPr>
            </w:pPr>
            <w:proofErr w:type="spellStart"/>
            <w:r w:rsidRPr="006226B0">
              <w:rPr>
                <w:b/>
                <w:sz w:val="18"/>
                <w:szCs w:val="18"/>
              </w:rPr>
              <w:t>ersstWACoast.win</w:t>
            </w:r>
            <w:proofErr w:type="spellEnd"/>
          </w:p>
          <w:p w14:paraId="6F118268" w14:textId="77777777" w:rsidR="00B11759" w:rsidRPr="006226B0" w:rsidRDefault="0086311F">
            <w:pPr>
              <w:spacing w:after="0" w:line="240" w:lineRule="auto"/>
              <w:ind w:left="100"/>
              <w:rPr>
                <w:b/>
                <w:sz w:val="18"/>
                <w:szCs w:val="18"/>
              </w:rPr>
            </w:pPr>
            <w:proofErr w:type="spellStart"/>
            <w:r w:rsidRPr="006226B0">
              <w:rPr>
                <w:b/>
                <w:sz w:val="18"/>
                <w:szCs w:val="18"/>
              </w:rPr>
              <w:t>ersstWACoast.spr</w:t>
            </w:r>
            <w:proofErr w:type="spellEnd"/>
          </w:p>
          <w:p w14:paraId="0DC4D35C" w14:textId="77777777" w:rsidR="00B11759" w:rsidRPr="006226B0" w:rsidRDefault="0086311F">
            <w:pPr>
              <w:spacing w:after="0" w:line="240" w:lineRule="auto"/>
              <w:ind w:left="100"/>
              <w:rPr>
                <w:b/>
                <w:sz w:val="18"/>
                <w:szCs w:val="18"/>
              </w:rPr>
            </w:pPr>
            <w:proofErr w:type="spellStart"/>
            <w:r w:rsidRPr="006226B0">
              <w:rPr>
                <w:b/>
                <w:sz w:val="18"/>
                <w:szCs w:val="18"/>
              </w:rPr>
              <w:t>ersstWACoast.sum</w:t>
            </w:r>
            <w:proofErr w:type="spellEnd"/>
          </w:p>
          <w:p w14:paraId="52ED2266" w14:textId="77777777" w:rsidR="00B11759" w:rsidRPr="006226B0" w:rsidRDefault="0086311F">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6E4D82CF" w14:textId="77777777" w:rsidR="00B11759" w:rsidRPr="006226B0" w:rsidRDefault="0086311F">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2EA044A6"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5765B1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3A9A3410" w14:textId="77777777">
        <w:trPr>
          <w:trHeight w:val="1200"/>
        </w:trPr>
        <w:tc>
          <w:tcPr>
            <w:tcW w:w="1800" w:type="dxa"/>
            <w:shd w:val="clear" w:color="auto" w:fill="BFBFBF"/>
            <w:tcMar>
              <w:top w:w="100" w:type="dxa"/>
              <w:left w:w="100" w:type="dxa"/>
              <w:bottom w:w="100" w:type="dxa"/>
              <w:right w:w="100" w:type="dxa"/>
            </w:tcMar>
          </w:tcPr>
          <w:p w14:paraId="5BE048B2" w14:textId="77777777" w:rsidR="00B11759" w:rsidRPr="006226B0" w:rsidRDefault="0086311F">
            <w:pPr>
              <w:spacing w:after="0" w:line="240" w:lineRule="auto"/>
              <w:ind w:left="100"/>
              <w:rPr>
                <w:b/>
                <w:sz w:val="18"/>
                <w:szCs w:val="18"/>
              </w:rPr>
            </w:pPr>
            <w:proofErr w:type="spellStart"/>
            <w:r w:rsidRPr="006226B0">
              <w:rPr>
                <w:b/>
                <w:sz w:val="18"/>
                <w:szCs w:val="18"/>
              </w:rPr>
              <w:lastRenderedPageBreak/>
              <w:t>ersstArc.win</w:t>
            </w:r>
            <w:proofErr w:type="spellEnd"/>
          </w:p>
          <w:p w14:paraId="4651B6D2" w14:textId="77777777" w:rsidR="00B11759" w:rsidRPr="006226B0" w:rsidRDefault="0086311F">
            <w:pPr>
              <w:spacing w:after="0" w:line="240" w:lineRule="auto"/>
              <w:ind w:left="100"/>
              <w:rPr>
                <w:b/>
                <w:sz w:val="18"/>
                <w:szCs w:val="18"/>
              </w:rPr>
            </w:pPr>
            <w:proofErr w:type="spellStart"/>
            <w:r w:rsidRPr="006226B0">
              <w:rPr>
                <w:b/>
                <w:sz w:val="18"/>
                <w:szCs w:val="18"/>
              </w:rPr>
              <w:t>ersstArc.spr</w:t>
            </w:r>
            <w:proofErr w:type="spellEnd"/>
          </w:p>
          <w:p w14:paraId="47DF6E2E" w14:textId="77777777" w:rsidR="00B11759" w:rsidRPr="006226B0" w:rsidRDefault="0086311F">
            <w:pPr>
              <w:spacing w:after="0" w:line="240" w:lineRule="auto"/>
              <w:ind w:left="100"/>
              <w:rPr>
                <w:b/>
                <w:sz w:val="18"/>
                <w:szCs w:val="18"/>
              </w:rPr>
            </w:pPr>
            <w:proofErr w:type="spellStart"/>
            <w:r w:rsidRPr="006226B0">
              <w:rPr>
                <w:b/>
                <w:sz w:val="18"/>
                <w:szCs w:val="18"/>
              </w:rPr>
              <w:t>ersstArc.sum</w:t>
            </w:r>
            <w:proofErr w:type="spellEnd"/>
          </w:p>
          <w:p w14:paraId="6192B705" w14:textId="77777777" w:rsidR="00B11759" w:rsidRPr="006226B0" w:rsidRDefault="0086311F">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548432A0" w14:textId="77777777" w:rsidR="00B11759" w:rsidRPr="006226B0" w:rsidRDefault="0086311F">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6E970EF8" w14:textId="77777777" w:rsidR="00B11759" w:rsidRPr="006226B0" w:rsidRDefault="0086311F">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3426410C" w14:textId="77777777" w:rsidR="00B11759" w:rsidRPr="006226B0" w:rsidRDefault="0086311F">
            <w:pPr>
              <w:spacing w:after="0" w:line="240" w:lineRule="auto"/>
              <w:ind w:left="100"/>
              <w:rPr>
                <w:sz w:val="18"/>
                <w:szCs w:val="18"/>
              </w:rPr>
            </w:pPr>
            <w:r w:rsidRPr="006226B0">
              <w:rPr>
                <w:sz w:val="18"/>
                <w:szCs w:val="18"/>
              </w:rPr>
              <w:t>https://www1.ncdc.noaa.gov/pub/data/cmb/ersst/v5/netcdf/</w:t>
            </w:r>
          </w:p>
        </w:tc>
      </w:tr>
      <w:tr w:rsidR="00B11759" w:rsidRPr="006226B0" w14:paraId="422FBC56" w14:textId="77777777">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48CC2753" w14:textId="77777777" w:rsidR="00B11759" w:rsidRPr="006226B0" w:rsidRDefault="0086311F">
            <w:pPr>
              <w:spacing w:after="0" w:line="240" w:lineRule="auto"/>
              <w:ind w:left="100"/>
              <w:rPr>
                <w:b/>
                <w:sz w:val="18"/>
                <w:szCs w:val="18"/>
              </w:rPr>
            </w:pPr>
            <w:proofErr w:type="spellStart"/>
            <w:r w:rsidRPr="006226B0">
              <w:rPr>
                <w:b/>
                <w:sz w:val="18"/>
                <w:szCs w:val="18"/>
              </w:rPr>
              <w:t>transport.win</w:t>
            </w:r>
            <w:proofErr w:type="spellEnd"/>
          </w:p>
          <w:p w14:paraId="5B0D6900" w14:textId="77777777" w:rsidR="00B11759" w:rsidRPr="006226B0" w:rsidRDefault="0086311F">
            <w:pPr>
              <w:spacing w:after="0" w:line="240" w:lineRule="auto"/>
              <w:ind w:left="100"/>
              <w:rPr>
                <w:b/>
                <w:sz w:val="18"/>
                <w:szCs w:val="18"/>
              </w:rPr>
            </w:pPr>
            <w:proofErr w:type="spellStart"/>
            <w:r w:rsidRPr="006226B0">
              <w:rPr>
                <w:b/>
                <w:sz w:val="18"/>
                <w:szCs w:val="18"/>
              </w:rPr>
              <w:t>transport.spr</w:t>
            </w:r>
            <w:proofErr w:type="spellEnd"/>
          </w:p>
          <w:p w14:paraId="2C821AA4" w14:textId="77777777" w:rsidR="00B11759" w:rsidRPr="006226B0" w:rsidRDefault="0086311F">
            <w:pPr>
              <w:spacing w:after="0" w:line="240" w:lineRule="auto"/>
              <w:ind w:left="100"/>
              <w:rPr>
                <w:b/>
                <w:sz w:val="18"/>
                <w:szCs w:val="18"/>
              </w:rPr>
            </w:pPr>
            <w:proofErr w:type="spellStart"/>
            <w:r w:rsidRPr="006226B0">
              <w:rPr>
                <w:b/>
                <w:sz w:val="18"/>
                <w:szCs w:val="18"/>
              </w:rPr>
              <w:t>transport.sum</w:t>
            </w:r>
            <w:proofErr w:type="spellEnd"/>
          </w:p>
          <w:p w14:paraId="1644BFCD" w14:textId="77777777" w:rsidR="00B11759" w:rsidRPr="006226B0" w:rsidRDefault="0086311F">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667ED41E" w14:textId="77777777" w:rsidR="00B11759" w:rsidRPr="006226B0" w:rsidRDefault="0086311F">
            <w:pPr>
              <w:spacing w:after="0" w:line="240" w:lineRule="auto"/>
              <w:ind w:left="100"/>
              <w:rPr>
                <w:sz w:val="18"/>
                <w:szCs w:val="18"/>
              </w:rPr>
            </w:pPr>
            <w:r w:rsidRPr="006226B0">
              <w:rPr>
                <w:sz w:val="18"/>
                <w:szCs w:val="18"/>
              </w:rPr>
              <w:t>Seasonal measure of XX most correlated with the 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2A9C6907" w14:textId="77777777" w:rsidR="00B11759" w:rsidRPr="006226B0" w:rsidRDefault="00B11759">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4D75FB1F" w14:textId="77777777" w:rsidR="00B11759" w:rsidRPr="006226B0" w:rsidRDefault="00B11759">
            <w:pPr>
              <w:spacing w:after="0" w:line="240" w:lineRule="auto"/>
              <w:ind w:left="100"/>
              <w:rPr>
                <w:sz w:val="18"/>
                <w:szCs w:val="18"/>
              </w:rPr>
            </w:pPr>
          </w:p>
        </w:tc>
      </w:tr>
    </w:tbl>
    <w:p w14:paraId="3C59148C" w14:textId="77777777" w:rsidR="00B11759" w:rsidRPr="006226B0" w:rsidRDefault="00B11759"/>
    <w:p w14:paraId="40760884" w14:textId="77777777" w:rsidR="00B11759" w:rsidRPr="006226B0" w:rsidRDefault="0086311F">
      <w:pPr>
        <w:spacing w:after="0" w:line="240" w:lineRule="auto"/>
      </w:pPr>
      <w:bookmarkStart w:id="75" w:name="_2p2csry" w:colFirst="0" w:colLast="0"/>
      <w:bookmarkEnd w:id="75"/>
      <w:r w:rsidRPr="006226B0">
        <w:br w:type="page"/>
      </w:r>
    </w:p>
    <w:p w14:paraId="0B3178A3" w14:textId="77777777" w:rsidR="00B11759" w:rsidRPr="006226B0" w:rsidRDefault="0086311F">
      <w:pPr>
        <w:keepNext/>
        <w:pBdr>
          <w:top w:val="nil"/>
          <w:left w:val="nil"/>
          <w:bottom w:val="nil"/>
          <w:right w:val="nil"/>
          <w:between w:val="nil"/>
        </w:pBdr>
        <w:spacing w:after="200"/>
        <w:rPr>
          <w:color w:val="000000"/>
        </w:rPr>
      </w:pPr>
      <w:bookmarkStart w:id="76" w:name="_147n2zr" w:colFirst="0" w:colLast="0"/>
      <w:bookmarkEnd w:id="76"/>
      <w:r w:rsidRPr="006226B0">
        <w:rPr>
          <w:color w:val="000000"/>
        </w:rPr>
        <w:lastRenderedPageBreak/>
        <w:t xml:space="preserve">Table 3. List of data types, subscripts, parameters (i.e., fixed effects), and random effects used to model the </w:t>
      </w:r>
      <w:proofErr w:type="spellStart"/>
      <w:r w:rsidRPr="006226B0">
        <w:rPr>
          <w:color w:val="000000"/>
        </w:rPr>
        <w:t>smolt</w:t>
      </w:r>
      <w:proofErr w:type="spellEnd"/>
      <w:r w:rsidRPr="006226B0">
        <w:rPr>
          <w:color w:val="000000"/>
        </w:rPr>
        <w:t xml:space="preserve"> to adult survival of spring/summer Chinook salmon originating from the Snake River Basin.</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B11759" w:rsidRPr="006226B0" w14:paraId="6B35D2ED" w14:textId="77777777">
        <w:trPr>
          <w:trHeight w:val="423"/>
        </w:trPr>
        <w:tc>
          <w:tcPr>
            <w:tcW w:w="2032" w:type="dxa"/>
            <w:tcBorders>
              <w:top w:val="single" w:sz="4" w:space="0" w:color="000000"/>
              <w:bottom w:val="single" w:sz="4" w:space="0" w:color="000000"/>
            </w:tcBorders>
          </w:tcPr>
          <w:p w14:paraId="03EDC00A" w14:textId="77777777" w:rsidR="00B11759" w:rsidRPr="006226B0" w:rsidRDefault="0086311F">
            <w:pPr>
              <w:spacing w:line="240" w:lineRule="auto"/>
            </w:pPr>
            <w:r w:rsidRPr="006226B0">
              <w:t>Type</w:t>
            </w:r>
          </w:p>
        </w:tc>
        <w:tc>
          <w:tcPr>
            <w:tcW w:w="1267" w:type="dxa"/>
            <w:tcBorders>
              <w:top w:val="single" w:sz="4" w:space="0" w:color="000000"/>
              <w:bottom w:val="single" w:sz="4" w:space="0" w:color="000000"/>
            </w:tcBorders>
          </w:tcPr>
          <w:p w14:paraId="52ECE34C" w14:textId="77777777" w:rsidR="00B11759" w:rsidRPr="006226B0" w:rsidRDefault="0086311F">
            <w:pPr>
              <w:spacing w:line="240" w:lineRule="auto"/>
            </w:pPr>
            <w:r w:rsidRPr="006226B0">
              <w:t>Symbol</w:t>
            </w:r>
          </w:p>
        </w:tc>
        <w:tc>
          <w:tcPr>
            <w:tcW w:w="6400" w:type="dxa"/>
            <w:tcBorders>
              <w:top w:val="single" w:sz="4" w:space="0" w:color="000000"/>
              <w:bottom w:val="single" w:sz="4" w:space="0" w:color="000000"/>
            </w:tcBorders>
          </w:tcPr>
          <w:p w14:paraId="64D8C621" w14:textId="77777777" w:rsidR="00B11759" w:rsidRPr="006226B0" w:rsidRDefault="0086311F">
            <w:pPr>
              <w:spacing w:line="240" w:lineRule="auto"/>
            </w:pPr>
            <w:r w:rsidRPr="006226B0">
              <w:t>Description</w:t>
            </w:r>
          </w:p>
        </w:tc>
      </w:tr>
      <w:tr w:rsidR="00B11759" w:rsidRPr="006226B0" w14:paraId="64358F47" w14:textId="77777777">
        <w:trPr>
          <w:trHeight w:val="408"/>
        </w:trPr>
        <w:tc>
          <w:tcPr>
            <w:tcW w:w="2032" w:type="dxa"/>
            <w:tcBorders>
              <w:top w:val="single" w:sz="4" w:space="0" w:color="000000"/>
              <w:left w:val="nil"/>
              <w:bottom w:val="nil"/>
              <w:right w:val="nil"/>
            </w:tcBorders>
          </w:tcPr>
          <w:p w14:paraId="0AE9C05E" w14:textId="77777777" w:rsidR="00B11759" w:rsidRPr="006226B0" w:rsidRDefault="0086311F">
            <w:pPr>
              <w:spacing w:line="240" w:lineRule="auto"/>
            </w:pPr>
            <w:r w:rsidRPr="006226B0">
              <w:t>Data</w:t>
            </w:r>
          </w:p>
        </w:tc>
        <w:tc>
          <w:tcPr>
            <w:tcW w:w="1267" w:type="dxa"/>
            <w:tcBorders>
              <w:top w:val="single" w:sz="4" w:space="0" w:color="000000"/>
              <w:left w:val="nil"/>
              <w:bottom w:val="nil"/>
              <w:right w:val="nil"/>
            </w:tcBorders>
          </w:tcPr>
          <w:p w14:paraId="448589C6" w14:textId="0FD30C67"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5203508A" w14:textId="77777777" w:rsidR="00B11759" w:rsidRPr="00B166D4" w:rsidRDefault="0086311F">
            <w:pPr>
              <w:spacing w:line="240" w:lineRule="auto"/>
            </w:pPr>
            <w:r w:rsidRPr="00B166D4">
              <w:t>Cohort of juvenile fish of rear type r migrating past Bonneville Dam on day j in year t</w:t>
            </w:r>
          </w:p>
        </w:tc>
      </w:tr>
      <w:tr w:rsidR="00B11759" w:rsidRPr="006226B0" w14:paraId="52FBD90D" w14:textId="77777777">
        <w:trPr>
          <w:trHeight w:val="408"/>
        </w:trPr>
        <w:tc>
          <w:tcPr>
            <w:tcW w:w="2032" w:type="dxa"/>
            <w:tcBorders>
              <w:top w:val="nil"/>
              <w:left w:val="nil"/>
              <w:bottom w:val="nil"/>
              <w:right w:val="nil"/>
            </w:tcBorders>
          </w:tcPr>
          <w:p w14:paraId="75C68C21" w14:textId="77777777" w:rsidR="00B11759" w:rsidRPr="006226B0" w:rsidRDefault="00B11759">
            <w:pPr>
              <w:spacing w:line="240" w:lineRule="auto"/>
            </w:pPr>
          </w:p>
        </w:tc>
        <w:tc>
          <w:tcPr>
            <w:tcW w:w="1267" w:type="dxa"/>
            <w:tcBorders>
              <w:top w:val="nil"/>
              <w:left w:val="nil"/>
              <w:bottom w:val="nil"/>
              <w:right w:val="nil"/>
            </w:tcBorders>
          </w:tcPr>
          <w:p w14:paraId="5CFAB90F" w14:textId="19B2F4C4"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199A6405" w14:textId="77777777" w:rsidR="00B11759" w:rsidRPr="00B166D4" w:rsidRDefault="0086311F">
            <w:pPr>
              <w:spacing w:line="240" w:lineRule="auto"/>
            </w:pPr>
            <w:r w:rsidRPr="00B166D4">
              <w:t>Number of fish from the juvenile cohort of rear type r migrating past Bonneville Dam on day j in year t that survived to adulthood</w:t>
            </w:r>
          </w:p>
        </w:tc>
      </w:tr>
      <w:tr w:rsidR="00B11759" w:rsidRPr="006226B0" w14:paraId="66D89261" w14:textId="77777777">
        <w:trPr>
          <w:trHeight w:val="408"/>
        </w:trPr>
        <w:tc>
          <w:tcPr>
            <w:tcW w:w="2032" w:type="dxa"/>
            <w:tcBorders>
              <w:top w:val="nil"/>
              <w:left w:val="nil"/>
              <w:bottom w:val="nil"/>
              <w:right w:val="nil"/>
            </w:tcBorders>
          </w:tcPr>
          <w:p w14:paraId="22C29B45" w14:textId="77777777" w:rsidR="00B11759" w:rsidRPr="006226B0" w:rsidRDefault="00B11759">
            <w:pPr>
              <w:spacing w:line="240" w:lineRule="auto"/>
            </w:pPr>
          </w:p>
        </w:tc>
        <w:tc>
          <w:tcPr>
            <w:tcW w:w="1267" w:type="dxa"/>
            <w:tcBorders>
              <w:top w:val="nil"/>
              <w:left w:val="nil"/>
              <w:bottom w:val="nil"/>
              <w:right w:val="nil"/>
            </w:tcBorders>
          </w:tcPr>
          <w:p w14:paraId="1ECB6DDA" w14:textId="40639728"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7D41F81E" w14:textId="77777777" w:rsidR="00B11759" w:rsidRPr="00B166D4" w:rsidRDefault="0086311F">
            <w:pPr>
              <w:spacing w:line="240" w:lineRule="auto"/>
            </w:pPr>
            <w:r w:rsidRPr="00B166D4">
              <w:t>Vector of environmental covariates for year t</w:t>
            </w:r>
          </w:p>
        </w:tc>
      </w:tr>
      <w:tr w:rsidR="00B11759" w:rsidRPr="006226B0" w14:paraId="7A9E20AD" w14:textId="77777777">
        <w:trPr>
          <w:trHeight w:val="408"/>
        </w:trPr>
        <w:tc>
          <w:tcPr>
            <w:tcW w:w="2032" w:type="dxa"/>
            <w:tcBorders>
              <w:top w:val="nil"/>
              <w:left w:val="nil"/>
              <w:bottom w:val="nil"/>
              <w:right w:val="nil"/>
            </w:tcBorders>
          </w:tcPr>
          <w:p w14:paraId="1D747A44" w14:textId="77777777" w:rsidR="00B11759" w:rsidRPr="006226B0" w:rsidRDefault="0086311F">
            <w:pPr>
              <w:spacing w:line="240" w:lineRule="auto"/>
            </w:pPr>
            <w:r w:rsidRPr="006226B0">
              <w:t>Index</w:t>
            </w:r>
          </w:p>
        </w:tc>
        <w:tc>
          <w:tcPr>
            <w:tcW w:w="1267" w:type="dxa"/>
            <w:tcBorders>
              <w:top w:val="nil"/>
              <w:left w:val="nil"/>
              <w:bottom w:val="nil"/>
              <w:right w:val="nil"/>
            </w:tcBorders>
          </w:tcPr>
          <w:p w14:paraId="1883532E" w14:textId="77777777" w:rsidR="00B11759" w:rsidRPr="006226B0" w:rsidRDefault="0086311F">
            <w:pPr>
              <w:spacing w:line="240" w:lineRule="auto"/>
              <w:jc w:val="center"/>
              <w:rPr>
                <w:b/>
              </w:rPr>
            </w:pPr>
            <w:r w:rsidRPr="006226B0">
              <w:t>r</w:t>
            </w:r>
          </w:p>
        </w:tc>
        <w:tc>
          <w:tcPr>
            <w:tcW w:w="6400" w:type="dxa"/>
            <w:tcBorders>
              <w:top w:val="nil"/>
              <w:left w:val="nil"/>
              <w:bottom w:val="nil"/>
              <w:right w:val="nil"/>
            </w:tcBorders>
          </w:tcPr>
          <w:p w14:paraId="011AC256" w14:textId="77777777" w:rsidR="00B11759" w:rsidRPr="006226B0" w:rsidRDefault="0086311F">
            <w:pPr>
              <w:spacing w:line="240" w:lineRule="auto"/>
              <w:rPr>
                <w:b/>
              </w:rPr>
            </w:pPr>
            <w:r w:rsidRPr="006226B0">
              <w:t>rearing type</w:t>
            </w:r>
          </w:p>
        </w:tc>
      </w:tr>
      <w:tr w:rsidR="00B11759" w:rsidRPr="006226B0" w14:paraId="4F8F4B91" w14:textId="77777777">
        <w:trPr>
          <w:trHeight w:val="437"/>
        </w:trPr>
        <w:tc>
          <w:tcPr>
            <w:tcW w:w="2032" w:type="dxa"/>
            <w:tcBorders>
              <w:top w:val="nil"/>
            </w:tcBorders>
          </w:tcPr>
          <w:p w14:paraId="1F5878F9" w14:textId="77777777" w:rsidR="00B11759" w:rsidRPr="006226B0" w:rsidRDefault="00B11759">
            <w:pPr>
              <w:spacing w:line="240" w:lineRule="auto"/>
            </w:pPr>
          </w:p>
        </w:tc>
        <w:tc>
          <w:tcPr>
            <w:tcW w:w="1267" w:type="dxa"/>
            <w:tcBorders>
              <w:top w:val="nil"/>
            </w:tcBorders>
          </w:tcPr>
          <w:p w14:paraId="2025ABAC" w14:textId="77777777" w:rsidR="00B11759" w:rsidRPr="006226B0" w:rsidRDefault="0086311F">
            <w:pPr>
              <w:spacing w:line="240" w:lineRule="auto"/>
              <w:jc w:val="center"/>
            </w:pPr>
            <w:r w:rsidRPr="006226B0">
              <w:t>j</w:t>
            </w:r>
          </w:p>
        </w:tc>
        <w:tc>
          <w:tcPr>
            <w:tcW w:w="6400" w:type="dxa"/>
            <w:tcBorders>
              <w:top w:val="nil"/>
            </w:tcBorders>
          </w:tcPr>
          <w:p w14:paraId="60379656" w14:textId="77777777" w:rsidR="00B11759" w:rsidRPr="006226B0" w:rsidRDefault="0086311F">
            <w:pPr>
              <w:spacing w:line="240" w:lineRule="auto"/>
            </w:pPr>
            <w:r w:rsidRPr="006226B0">
              <w:t>calendar day</w:t>
            </w:r>
          </w:p>
        </w:tc>
      </w:tr>
      <w:tr w:rsidR="00B11759" w:rsidRPr="006226B0" w14:paraId="4C621305" w14:textId="77777777">
        <w:trPr>
          <w:trHeight w:val="423"/>
        </w:trPr>
        <w:tc>
          <w:tcPr>
            <w:tcW w:w="2032" w:type="dxa"/>
          </w:tcPr>
          <w:p w14:paraId="4752C9D9" w14:textId="77777777" w:rsidR="00B11759" w:rsidRPr="006226B0" w:rsidRDefault="00B11759">
            <w:pPr>
              <w:spacing w:line="240" w:lineRule="auto"/>
            </w:pPr>
          </w:p>
        </w:tc>
        <w:tc>
          <w:tcPr>
            <w:tcW w:w="1267" w:type="dxa"/>
          </w:tcPr>
          <w:p w14:paraId="4E16714F" w14:textId="77777777" w:rsidR="00B11759" w:rsidRPr="006226B0" w:rsidRDefault="0086311F">
            <w:pPr>
              <w:spacing w:line="240" w:lineRule="auto"/>
              <w:jc w:val="center"/>
            </w:pPr>
            <w:r w:rsidRPr="006226B0">
              <w:t>t</w:t>
            </w:r>
          </w:p>
        </w:tc>
        <w:tc>
          <w:tcPr>
            <w:tcW w:w="6400" w:type="dxa"/>
          </w:tcPr>
          <w:p w14:paraId="4E05B79E" w14:textId="77777777" w:rsidR="00B11759" w:rsidRPr="006226B0" w:rsidRDefault="0086311F">
            <w:pPr>
              <w:spacing w:line="240" w:lineRule="auto"/>
            </w:pPr>
            <w:r w:rsidRPr="006226B0">
              <w:t>year</w:t>
            </w:r>
          </w:p>
        </w:tc>
      </w:tr>
      <w:tr w:rsidR="00B11759" w:rsidRPr="006226B0" w14:paraId="561B2027" w14:textId="77777777">
        <w:trPr>
          <w:trHeight w:val="423"/>
        </w:trPr>
        <w:tc>
          <w:tcPr>
            <w:tcW w:w="2032" w:type="dxa"/>
          </w:tcPr>
          <w:p w14:paraId="698092DC" w14:textId="77777777" w:rsidR="00B11759" w:rsidRPr="006226B0" w:rsidRDefault="0086311F">
            <w:pPr>
              <w:spacing w:line="240" w:lineRule="auto"/>
            </w:pPr>
            <w:r w:rsidRPr="006226B0">
              <w:t>Fixed-effects</w:t>
            </w:r>
          </w:p>
        </w:tc>
        <w:tc>
          <w:tcPr>
            <w:tcW w:w="1267" w:type="dxa"/>
          </w:tcPr>
          <w:p w14:paraId="048EFF48" w14:textId="1CCC8331"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7CE41C35" w14:textId="77777777" w:rsidR="00B11759" w:rsidRPr="00B166D4" w:rsidRDefault="0086311F">
            <w:pPr>
              <w:spacing w:line="240" w:lineRule="auto"/>
            </w:pPr>
            <w:r w:rsidRPr="00B166D4">
              <w:t xml:space="preserve">mean survival </w:t>
            </w:r>
          </w:p>
        </w:tc>
      </w:tr>
      <w:tr w:rsidR="00B11759" w:rsidRPr="006226B0" w14:paraId="285C07B5" w14:textId="77777777">
        <w:trPr>
          <w:trHeight w:val="423"/>
        </w:trPr>
        <w:tc>
          <w:tcPr>
            <w:tcW w:w="2032" w:type="dxa"/>
          </w:tcPr>
          <w:p w14:paraId="69AD5E98" w14:textId="77777777" w:rsidR="00B11759" w:rsidRPr="006226B0" w:rsidRDefault="00B11759">
            <w:pPr>
              <w:spacing w:line="240" w:lineRule="auto"/>
            </w:pPr>
          </w:p>
        </w:tc>
        <w:tc>
          <w:tcPr>
            <w:tcW w:w="1267" w:type="dxa"/>
          </w:tcPr>
          <w:p w14:paraId="3B12D2AC" w14:textId="42F4BC53" w:rsidR="00B11759" w:rsidRPr="006226B0" w:rsidRDefault="00F10645">
            <w:pPr>
              <w:jc w:val="center"/>
            </w:pPr>
            <m:oMathPara>
              <m:oMath>
                <m:r>
                  <m:rPr>
                    <m:sty m:val="p"/>
                  </m:rPr>
                  <w:rPr>
                    <w:rFonts w:ascii="Cambria Math" w:hAnsi="Cambria Math"/>
                  </w:rPr>
                  <m:t>β</m:t>
                </m:r>
              </m:oMath>
            </m:oMathPara>
          </w:p>
        </w:tc>
        <w:tc>
          <w:tcPr>
            <w:tcW w:w="6400" w:type="dxa"/>
          </w:tcPr>
          <w:p w14:paraId="5C28E813" w14:textId="77777777" w:rsidR="00B11759" w:rsidRPr="006226B0" w:rsidRDefault="0086311F">
            <w:pPr>
              <w:spacing w:line="240" w:lineRule="auto"/>
            </w:pPr>
            <w:r w:rsidRPr="006226B0">
              <w:t>vector of marine covariate parameters</w:t>
            </w:r>
          </w:p>
        </w:tc>
      </w:tr>
      <w:tr w:rsidR="00B11759" w:rsidRPr="006226B0" w14:paraId="16C5C065" w14:textId="77777777">
        <w:trPr>
          <w:trHeight w:val="437"/>
        </w:trPr>
        <w:tc>
          <w:tcPr>
            <w:tcW w:w="2032" w:type="dxa"/>
          </w:tcPr>
          <w:p w14:paraId="6DA06652" w14:textId="77777777" w:rsidR="00B11759" w:rsidRPr="006226B0" w:rsidRDefault="00B11759">
            <w:pPr>
              <w:spacing w:line="240" w:lineRule="auto"/>
            </w:pPr>
          </w:p>
        </w:tc>
        <w:tc>
          <w:tcPr>
            <w:tcW w:w="1267" w:type="dxa"/>
          </w:tcPr>
          <w:p w14:paraId="3D824124" w14:textId="4394A34B"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4909C48A" w14:textId="77777777" w:rsidR="00B11759" w:rsidRPr="00B166D4" w:rsidRDefault="0086311F">
            <w:pPr>
              <w:spacing w:line="240" w:lineRule="auto"/>
            </w:pPr>
            <w:r w:rsidRPr="00B166D4">
              <w:t>correlation coefficient for day effect</w:t>
            </w:r>
          </w:p>
        </w:tc>
      </w:tr>
      <w:tr w:rsidR="00B11759" w:rsidRPr="006226B0" w14:paraId="211596C2" w14:textId="77777777">
        <w:trPr>
          <w:trHeight w:val="423"/>
        </w:trPr>
        <w:tc>
          <w:tcPr>
            <w:tcW w:w="2032" w:type="dxa"/>
          </w:tcPr>
          <w:p w14:paraId="3B72A980" w14:textId="77777777" w:rsidR="00B11759" w:rsidRPr="006226B0" w:rsidRDefault="00B11759">
            <w:pPr>
              <w:spacing w:line="240" w:lineRule="auto"/>
            </w:pPr>
          </w:p>
        </w:tc>
        <w:tc>
          <w:tcPr>
            <w:tcW w:w="1267" w:type="dxa"/>
          </w:tcPr>
          <w:p w14:paraId="38DD5FED" w14:textId="175349A1"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FB5EB6E" w14:textId="77777777" w:rsidR="00B11759" w:rsidRPr="00B166D4" w:rsidRDefault="0086311F">
            <w:pPr>
              <w:spacing w:line="240" w:lineRule="auto"/>
            </w:pPr>
            <w:r w:rsidRPr="00B166D4">
              <w:t>correlation coefficient for yearly effect</w:t>
            </w:r>
          </w:p>
        </w:tc>
      </w:tr>
      <w:tr w:rsidR="00B11759" w:rsidRPr="006226B0" w14:paraId="34FA0A19" w14:textId="77777777">
        <w:trPr>
          <w:trHeight w:val="437"/>
        </w:trPr>
        <w:tc>
          <w:tcPr>
            <w:tcW w:w="2032" w:type="dxa"/>
          </w:tcPr>
          <w:p w14:paraId="54454201" w14:textId="77777777" w:rsidR="00B11759" w:rsidRPr="006226B0" w:rsidRDefault="00B11759">
            <w:pPr>
              <w:spacing w:line="240" w:lineRule="auto"/>
            </w:pPr>
          </w:p>
        </w:tc>
        <w:tc>
          <w:tcPr>
            <w:tcW w:w="1267" w:type="dxa"/>
          </w:tcPr>
          <w:p w14:paraId="0001FCAE" w14:textId="31CA7188"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7474A4B" w14:textId="77777777" w:rsidR="00B11759" w:rsidRPr="00B166D4" w:rsidRDefault="0086311F">
            <w:pPr>
              <w:spacing w:line="240" w:lineRule="auto"/>
            </w:pPr>
            <w:r w:rsidRPr="00B166D4">
              <w:t>correlation coefficient for the day effect in the day/year interaction</w:t>
            </w:r>
          </w:p>
        </w:tc>
      </w:tr>
      <w:tr w:rsidR="00B11759" w:rsidRPr="006226B0" w14:paraId="742851CD" w14:textId="77777777">
        <w:trPr>
          <w:trHeight w:val="685"/>
        </w:trPr>
        <w:tc>
          <w:tcPr>
            <w:tcW w:w="2032" w:type="dxa"/>
          </w:tcPr>
          <w:p w14:paraId="7762232A" w14:textId="77777777" w:rsidR="00B11759" w:rsidRPr="006226B0" w:rsidRDefault="00B11759">
            <w:pPr>
              <w:spacing w:line="240" w:lineRule="auto"/>
            </w:pPr>
          </w:p>
        </w:tc>
        <w:tc>
          <w:tcPr>
            <w:tcW w:w="1267" w:type="dxa"/>
          </w:tcPr>
          <w:p w14:paraId="0AEC0A68" w14:textId="0272600B"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1C57ECE8" w14:textId="77777777" w:rsidR="00B11759" w:rsidRPr="00B166D4" w:rsidRDefault="0086311F">
            <w:pPr>
              <w:spacing w:line="240" w:lineRule="auto"/>
            </w:pPr>
            <w:r w:rsidRPr="00B166D4">
              <w:t>correlation coefficient for the year effect in the day/year interaction</w:t>
            </w:r>
          </w:p>
        </w:tc>
      </w:tr>
      <w:tr w:rsidR="00B11759" w:rsidRPr="006226B0" w14:paraId="7B7162EF" w14:textId="77777777">
        <w:trPr>
          <w:trHeight w:val="437"/>
        </w:trPr>
        <w:tc>
          <w:tcPr>
            <w:tcW w:w="2032" w:type="dxa"/>
          </w:tcPr>
          <w:p w14:paraId="49D7174A" w14:textId="77777777" w:rsidR="00B11759" w:rsidRPr="006226B0" w:rsidRDefault="00B11759">
            <w:pPr>
              <w:spacing w:line="240" w:lineRule="auto"/>
            </w:pPr>
          </w:p>
        </w:tc>
        <w:tc>
          <w:tcPr>
            <w:tcW w:w="1267" w:type="dxa"/>
          </w:tcPr>
          <w:p w14:paraId="5BA5486C" w14:textId="4C68EA25" w:rsidR="00B11759" w:rsidRPr="00B166D4" w:rsidRDefault="00E70BD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6ED84F91" w14:textId="77777777" w:rsidR="00B11759" w:rsidRPr="00B166D4" w:rsidRDefault="0086311F">
            <w:pPr>
              <w:spacing w:line="240" w:lineRule="auto"/>
            </w:pPr>
            <w:r w:rsidRPr="00B166D4">
              <w:t>variance of the day effect for rear type r</w:t>
            </w:r>
          </w:p>
        </w:tc>
      </w:tr>
      <w:tr w:rsidR="00B11759" w:rsidRPr="006226B0" w14:paraId="799C709B" w14:textId="77777777">
        <w:trPr>
          <w:trHeight w:val="685"/>
        </w:trPr>
        <w:tc>
          <w:tcPr>
            <w:tcW w:w="2032" w:type="dxa"/>
          </w:tcPr>
          <w:p w14:paraId="47ED755E" w14:textId="77777777" w:rsidR="00B11759" w:rsidRPr="006226B0" w:rsidRDefault="00B11759">
            <w:pPr>
              <w:spacing w:line="240" w:lineRule="auto"/>
            </w:pPr>
          </w:p>
        </w:tc>
        <w:tc>
          <w:tcPr>
            <w:tcW w:w="1267" w:type="dxa"/>
          </w:tcPr>
          <w:p w14:paraId="7BBC6B70" w14:textId="55D2F327" w:rsidR="00B11759" w:rsidRPr="00B166D4" w:rsidRDefault="00E70BD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0672B528" w14:textId="77777777" w:rsidR="00B11759" w:rsidRPr="00B166D4" w:rsidRDefault="0086311F">
            <w:pPr>
              <w:spacing w:line="240" w:lineRule="auto"/>
            </w:pPr>
            <w:r w:rsidRPr="00B166D4">
              <w:t>variance of the year effect for rear type r</w:t>
            </w:r>
          </w:p>
        </w:tc>
      </w:tr>
      <w:tr w:rsidR="00B11759" w:rsidRPr="006226B0" w14:paraId="7505F4C4" w14:textId="77777777">
        <w:trPr>
          <w:trHeight w:val="700"/>
        </w:trPr>
        <w:tc>
          <w:tcPr>
            <w:tcW w:w="2032" w:type="dxa"/>
          </w:tcPr>
          <w:p w14:paraId="0198E98A" w14:textId="77777777" w:rsidR="00B11759" w:rsidRPr="006226B0" w:rsidRDefault="00B11759">
            <w:pPr>
              <w:spacing w:line="240" w:lineRule="auto"/>
            </w:pPr>
          </w:p>
        </w:tc>
        <w:tc>
          <w:tcPr>
            <w:tcW w:w="1267" w:type="dxa"/>
          </w:tcPr>
          <w:p w14:paraId="62441717" w14:textId="7EA0A892" w:rsidR="00B11759" w:rsidRPr="00B166D4" w:rsidRDefault="00E70BD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6936C3E4" w14:textId="77777777" w:rsidR="00B11759" w:rsidRPr="00B166D4" w:rsidRDefault="0086311F">
            <w:pPr>
              <w:spacing w:line="240" w:lineRule="auto"/>
            </w:pPr>
            <w:r w:rsidRPr="00B166D4">
              <w:t>variance of the day year interaction for rear type r</w:t>
            </w:r>
          </w:p>
        </w:tc>
      </w:tr>
      <w:tr w:rsidR="00B11759" w:rsidRPr="006226B0" w14:paraId="731EBC4E" w14:textId="77777777">
        <w:trPr>
          <w:trHeight w:val="423"/>
        </w:trPr>
        <w:tc>
          <w:tcPr>
            <w:tcW w:w="2032" w:type="dxa"/>
          </w:tcPr>
          <w:p w14:paraId="008BF579" w14:textId="77777777" w:rsidR="00B11759" w:rsidRPr="006226B0" w:rsidRDefault="0086311F">
            <w:pPr>
              <w:spacing w:line="240" w:lineRule="auto"/>
            </w:pPr>
            <w:r w:rsidRPr="006226B0">
              <w:lastRenderedPageBreak/>
              <w:t>Random effects</w:t>
            </w:r>
          </w:p>
        </w:tc>
        <w:tc>
          <w:tcPr>
            <w:tcW w:w="1267" w:type="dxa"/>
          </w:tcPr>
          <w:p w14:paraId="1454D696" w14:textId="2B148D3C"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5B8F1BE" w14:textId="77777777" w:rsidR="00B11759" w:rsidRPr="00B166D4" w:rsidRDefault="0086311F">
            <w:pPr>
              <w:spacing w:line="240" w:lineRule="auto"/>
            </w:pPr>
            <w:r w:rsidRPr="00B166D4">
              <w:t>day effect for day j for rear type r</w:t>
            </w:r>
          </w:p>
        </w:tc>
      </w:tr>
      <w:tr w:rsidR="00B11759" w:rsidRPr="006226B0" w14:paraId="18C1E16E" w14:textId="77777777">
        <w:trPr>
          <w:trHeight w:val="437"/>
        </w:trPr>
        <w:tc>
          <w:tcPr>
            <w:tcW w:w="2032" w:type="dxa"/>
          </w:tcPr>
          <w:p w14:paraId="7D2B0052" w14:textId="77777777" w:rsidR="00B11759" w:rsidRPr="006226B0" w:rsidRDefault="00B11759">
            <w:pPr>
              <w:spacing w:line="240" w:lineRule="auto"/>
            </w:pPr>
          </w:p>
        </w:tc>
        <w:tc>
          <w:tcPr>
            <w:tcW w:w="1267" w:type="dxa"/>
          </w:tcPr>
          <w:p w14:paraId="75B8354F" w14:textId="666B1459"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36E20AB7" w14:textId="77777777" w:rsidR="00B11759" w:rsidRPr="00B166D4" w:rsidRDefault="0086311F">
            <w:pPr>
              <w:spacing w:line="240" w:lineRule="auto"/>
            </w:pPr>
            <w:r w:rsidRPr="00B166D4">
              <w:t>year effect for year y for rear type r</w:t>
            </w:r>
          </w:p>
        </w:tc>
      </w:tr>
      <w:tr w:rsidR="00B11759" w:rsidRPr="006226B0" w14:paraId="5C8E91B2" w14:textId="77777777">
        <w:trPr>
          <w:trHeight w:val="685"/>
        </w:trPr>
        <w:tc>
          <w:tcPr>
            <w:tcW w:w="2032" w:type="dxa"/>
            <w:tcBorders>
              <w:bottom w:val="single" w:sz="4" w:space="0" w:color="000000"/>
            </w:tcBorders>
          </w:tcPr>
          <w:p w14:paraId="60F1EF5B" w14:textId="77777777" w:rsidR="00B11759" w:rsidRPr="006226B0" w:rsidRDefault="00B11759">
            <w:pPr>
              <w:spacing w:line="240" w:lineRule="auto"/>
            </w:pPr>
          </w:p>
        </w:tc>
        <w:tc>
          <w:tcPr>
            <w:tcW w:w="1267" w:type="dxa"/>
            <w:tcBorders>
              <w:bottom w:val="single" w:sz="4" w:space="0" w:color="000000"/>
            </w:tcBorders>
          </w:tcPr>
          <w:p w14:paraId="3C787151" w14:textId="354D5602" w:rsidR="00B11759" w:rsidRPr="00B166D4" w:rsidRDefault="00E70BDE">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3A0028B" w14:textId="77777777" w:rsidR="00B11759" w:rsidRPr="00B166D4" w:rsidRDefault="0086311F">
            <w:pPr>
              <w:spacing w:line="240" w:lineRule="auto"/>
            </w:pPr>
            <w:r w:rsidRPr="00B166D4">
              <w:t>day/year effect for day j, year t, and rear type r</w:t>
            </w:r>
          </w:p>
        </w:tc>
      </w:tr>
    </w:tbl>
    <w:p w14:paraId="64783599" w14:textId="77777777" w:rsidR="00B11759" w:rsidRPr="006226B0" w:rsidRDefault="0086311F">
      <w:pPr>
        <w:spacing w:line="259" w:lineRule="auto"/>
        <w:rPr>
          <w:color w:val="000000"/>
        </w:rPr>
      </w:pPr>
      <w:r w:rsidRPr="006226B0">
        <w:br w:type="page"/>
      </w:r>
    </w:p>
    <w:p w14:paraId="72AD29E9" w14:textId="77777777" w:rsidR="00B11759" w:rsidRPr="006226B0" w:rsidRDefault="00B11759">
      <w:pPr>
        <w:spacing w:line="259" w:lineRule="auto"/>
        <w:rPr>
          <w:color w:val="000000"/>
        </w:rPr>
        <w:sectPr w:rsidR="00B11759" w:rsidRPr="006226B0" w:rsidSect="006226B0">
          <w:pgSz w:w="12240" w:h="15840"/>
          <w:pgMar w:top="1440" w:right="1440" w:bottom="1440" w:left="1440" w:header="720" w:footer="720" w:gutter="0"/>
          <w:lnNumType w:countBy="1" w:restart="continuous"/>
          <w:pgNumType w:start="1"/>
          <w:cols w:space="720" w:equalWidth="0">
            <w:col w:w="9360"/>
          </w:cols>
          <w:docGrid w:linePitch="326"/>
        </w:sectPr>
      </w:pPr>
    </w:p>
    <w:p w14:paraId="782DCF18" w14:textId="77777777" w:rsidR="00B11759" w:rsidRPr="006226B0" w:rsidRDefault="00B11759">
      <w:pPr>
        <w:spacing w:after="0" w:line="240" w:lineRule="auto"/>
      </w:pPr>
      <w:bookmarkStart w:id="77" w:name="_3o7alnk" w:colFirst="0" w:colLast="0"/>
      <w:bookmarkEnd w:id="77"/>
    </w:p>
    <w:p w14:paraId="106ECAE0" w14:textId="77777777" w:rsidR="00B11759" w:rsidRPr="006226B0" w:rsidRDefault="0086311F">
      <w:pPr>
        <w:pBdr>
          <w:top w:val="nil"/>
          <w:left w:val="nil"/>
          <w:bottom w:val="nil"/>
          <w:right w:val="nil"/>
          <w:between w:val="nil"/>
        </w:pBdr>
        <w:spacing w:after="200"/>
        <w:rPr>
          <w:color w:val="000000"/>
        </w:rPr>
      </w:pPr>
      <w:bookmarkStart w:id="78" w:name="_23ckvvd" w:colFirst="0" w:colLast="0"/>
      <w:bookmarkEnd w:id="78"/>
      <w:r w:rsidRPr="006226B0">
        <w:rPr>
          <w:color w:val="000000"/>
        </w:rPr>
        <w:t xml:space="preserve">Table 4.  Top models for each origin type based on the random effects and number of marine covariates. The gradient is a measure of the likelihood surface for the maximum likelihood estimate, PD Hessian stands for positive definite Hessian, and N.E. stands for not estimated. </w:t>
      </w:r>
      <w:proofErr w:type="spellStart"/>
      <w:r w:rsidRPr="006226B0">
        <w:rPr>
          <w:color w:val="000000"/>
        </w:rPr>
        <w:t>table_AIC.r</w:t>
      </w:r>
      <w:proofErr w:type="spellEnd"/>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11759" w:rsidRPr="006226B0" w14:paraId="062E0700" w14:textId="77777777">
        <w:trPr>
          <w:trHeight w:val="300"/>
        </w:trPr>
        <w:tc>
          <w:tcPr>
            <w:tcW w:w="960" w:type="dxa"/>
            <w:tcBorders>
              <w:top w:val="single" w:sz="4" w:space="0" w:color="000000"/>
              <w:left w:val="nil"/>
              <w:bottom w:val="nil"/>
              <w:right w:val="nil"/>
            </w:tcBorders>
            <w:shd w:val="clear" w:color="auto" w:fill="auto"/>
            <w:vAlign w:val="bottom"/>
          </w:tcPr>
          <w:p w14:paraId="0569B04C" w14:textId="77777777" w:rsidR="00B11759" w:rsidRPr="00B166D4" w:rsidRDefault="00B11759">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429CFA92" w14:textId="77777777" w:rsidR="00B11759" w:rsidRPr="00B166D4" w:rsidRDefault="00B11759">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1B459E44" w14:textId="77777777" w:rsidR="00B11759" w:rsidRPr="00B166D4" w:rsidRDefault="0086311F">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58D54768" w14:textId="77777777" w:rsidR="00B11759" w:rsidRPr="00B166D4" w:rsidRDefault="0086311F">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09213D2C" w14:textId="77777777" w:rsidR="00B11759" w:rsidRPr="00B166D4" w:rsidRDefault="00B11759">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5B347309" w14:textId="77777777" w:rsidR="00B11759" w:rsidRPr="00B166D4" w:rsidRDefault="00B11759">
            <w:pPr>
              <w:spacing w:after="0" w:line="240" w:lineRule="auto"/>
              <w:rPr>
                <w:color w:val="000000"/>
                <w:sz w:val="22"/>
                <w:szCs w:val="22"/>
              </w:rPr>
            </w:pPr>
          </w:p>
        </w:tc>
      </w:tr>
      <w:tr w:rsidR="00B11759" w:rsidRPr="006226B0" w14:paraId="65074160" w14:textId="77777777" w:rsidTr="006226B0">
        <w:trPr>
          <w:trHeight w:val="300"/>
        </w:trPr>
        <w:tc>
          <w:tcPr>
            <w:tcW w:w="1170" w:type="dxa"/>
            <w:gridSpan w:val="2"/>
            <w:tcBorders>
              <w:top w:val="nil"/>
              <w:left w:val="nil"/>
              <w:bottom w:val="single" w:sz="4" w:space="0" w:color="000000"/>
              <w:right w:val="nil"/>
            </w:tcBorders>
            <w:shd w:val="clear" w:color="auto" w:fill="auto"/>
            <w:vAlign w:val="bottom"/>
          </w:tcPr>
          <w:p w14:paraId="2ECF3F9A" w14:textId="77777777" w:rsidR="00B11759" w:rsidRPr="006226B0" w:rsidRDefault="0086311F">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5FC7BE0D" w14:textId="7F9B76A5" w:rsidR="00B11759" w:rsidRPr="006226B0" w:rsidRDefault="00F10645">
            <w:pPr>
              <w:spacing w:after="0" w:line="240" w:lineRule="auto"/>
              <w:rPr>
                <w:color w:val="000000"/>
                <w:sz w:val="22"/>
                <w:szCs w:val="22"/>
              </w:rPr>
            </w:pPr>
            <m:oMath>
              <m:r>
                <m:rPr>
                  <m:sty m:val="p"/>
                </m:rPr>
                <w:rPr>
                  <w:rFonts w:ascii="Cambria Math" w:hAnsi="Cambria Math"/>
                </w:rPr>
                <m:t>Δ</m:t>
              </m:r>
            </m:oMath>
            <w:r w:rsidR="0086311F"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0CD2E107" w14:textId="09DBAFFF" w:rsidR="00B11759" w:rsidRPr="00B166D4" w:rsidRDefault="0086311F">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110F7707" w14:textId="54254E3F" w:rsidR="00B11759" w:rsidRPr="00B166D4" w:rsidRDefault="0086311F">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195604D6" w14:textId="4F849BC4" w:rsidR="00B11759" w:rsidRPr="00B166D4" w:rsidRDefault="0086311F">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14044F8D" w14:textId="77777777" w:rsidR="00B11759" w:rsidRPr="00B166D4" w:rsidRDefault="0086311F">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046C847B" w14:textId="77777777" w:rsidR="00B11759" w:rsidRPr="00B166D4" w:rsidRDefault="0086311F">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2231542" w14:textId="77777777" w:rsidR="00B11759" w:rsidRPr="00B166D4" w:rsidRDefault="0086311F">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26F3761F" w14:textId="77777777" w:rsidR="00B11759" w:rsidRPr="00B166D4" w:rsidRDefault="0086311F">
            <w:pPr>
              <w:spacing w:after="0" w:line="240" w:lineRule="auto"/>
              <w:rPr>
                <w:color w:val="000000"/>
                <w:sz w:val="22"/>
                <w:szCs w:val="22"/>
              </w:rPr>
            </w:pPr>
            <w:r w:rsidRPr="00B166D4">
              <w:rPr>
                <w:color w:val="000000"/>
                <w:sz w:val="22"/>
                <w:szCs w:val="22"/>
              </w:rPr>
              <w:t>PD Hessian</w:t>
            </w:r>
          </w:p>
        </w:tc>
      </w:tr>
      <w:tr w:rsidR="00B11759" w:rsidRPr="006226B0" w14:paraId="7F41843A" w14:textId="77777777" w:rsidTr="006226B0">
        <w:trPr>
          <w:trHeight w:val="300"/>
        </w:trPr>
        <w:tc>
          <w:tcPr>
            <w:tcW w:w="1170" w:type="dxa"/>
            <w:gridSpan w:val="2"/>
            <w:tcBorders>
              <w:top w:val="single" w:sz="4" w:space="0" w:color="000000"/>
              <w:left w:val="nil"/>
              <w:bottom w:val="nil"/>
              <w:right w:val="nil"/>
            </w:tcBorders>
            <w:shd w:val="clear" w:color="auto" w:fill="auto"/>
            <w:vAlign w:val="bottom"/>
          </w:tcPr>
          <w:p w14:paraId="6263EFF7" w14:textId="77777777" w:rsidR="00B11759" w:rsidRPr="006226B0" w:rsidRDefault="0086311F">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2EF9CCB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4030721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D95806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B6B8AB2"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37B486A3"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239DE8FE"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7C002093" w14:textId="77777777" w:rsidR="00B11759" w:rsidRPr="006226B0" w:rsidRDefault="0086311F">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2BEEB27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E5A2766" w14:textId="77777777" w:rsidTr="006226B0">
        <w:trPr>
          <w:trHeight w:val="300"/>
        </w:trPr>
        <w:tc>
          <w:tcPr>
            <w:tcW w:w="1170" w:type="dxa"/>
            <w:gridSpan w:val="2"/>
            <w:tcBorders>
              <w:top w:val="nil"/>
              <w:left w:val="nil"/>
              <w:bottom w:val="nil"/>
              <w:right w:val="nil"/>
            </w:tcBorders>
            <w:shd w:val="clear" w:color="auto" w:fill="auto"/>
            <w:vAlign w:val="bottom"/>
          </w:tcPr>
          <w:p w14:paraId="0F7A8EB9"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C2072D" w14:textId="77777777" w:rsidR="00B11759" w:rsidRPr="006226B0" w:rsidRDefault="0086311F">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0D9A3D7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135ACDD"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358CE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86C36A4"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A79038C" w14:textId="77777777" w:rsidR="00B11759" w:rsidRPr="006226B0" w:rsidRDefault="0086311F">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6F8A071F" w14:textId="77777777" w:rsidR="00B11759" w:rsidRPr="006226B0" w:rsidRDefault="0086311F">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1D40145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E815BBA" w14:textId="77777777" w:rsidTr="006226B0">
        <w:trPr>
          <w:trHeight w:val="300"/>
        </w:trPr>
        <w:tc>
          <w:tcPr>
            <w:tcW w:w="1170" w:type="dxa"/>
            <w:gridSpan w:val="2"/>
            <w:tcBorders>
              <w:top w:val="nil"/>
              <w:left w:val="nil"/>
              <w:bottom w:val="nil"/>
              <w:right w:val="nil"/>
            </w:tcBorders>
            <w:shd w:val="clear" w:color="auto" w:fill="auto"/>
            <w:vAlign w:val="bottom"/>
          </w:tcPr>
          <w:p w14:paraId="23A65850"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F96A9E3" w14:textId="77777777" w:rsidR="00B11759" w:rsidRPr="006226B0" w:rsidRDefault="0086311F">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1200457B"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2F76354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4E5F9F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5B29200"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E980915"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79A12080" w14:textId="77777777" w:rsidR="00B11759" w:rsidRPr="006226B0" w:rsidRDefault="0086311F">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3568BF5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42E237D" w14:textId="77777777" w:rsidTr="006226B0">
        <w:trPr>
          <w:trHeight w:val="300"/>
        </w:trPr>
        <w:tc>
          <w:tcPr>
            <w:tcW w:w="1170" w:type="dxa"/>
            <w:gridSpan w:val="2"/>
            <w:tcBorders>
              <w:top w:val="nil"/>
              <w:left w:val="nil"/>
              <w:bottom w:val="nil"/>
              <w:right w:val="nil"/>
            </w:tcBorders>
            <w:shd w:val="clear" w:color="auto" w:fill="auto"/>
            <w:vAlign w:val="bottom"/>
          </w:tcPr>
          <w:p w14:paraId="13A8B05C"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9827F54" w14:textId="77777777" w:rsidR="00B11759" w:rsidRPr="006226B0" w:rsidRDefault="0086311F">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2E5BA56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CE59C9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FB41D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BEEB53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2FABF8E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737930B3"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0B4E415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79F6BB3" w14:textId="77777777" w:rsidTr="006226B0">
        <w:trPr>
          <w:trHeight w:val="300"/>
        </w:trPr>
        <w:tc>
          <w:tcPr>
            <w:tcW w:w="1170" w:type="dxa"/>
            <w:gridSpan w:val="2"/>
            <w:tcBorders>
              <w:top w:val="nil"/>
              <w:left w:val="nil"/>
              <w:bottom w:val="nil"/>
              <w:right w:val="nil"/>
            </w:tcBorders>
            <w:shd w:val="clear" w:color="auto" w:fill="auto"/>
            <w:vAlign w:val="bottom"/>
          </w:tcPr>
          <w:p w14:paraId="09144DAD"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AF4A276" w14:textId="77777777" w:rsidR="00B11759" w:rsidRPr="006226B0" w:rsidRDefault="0086311F">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4609870C"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768EACB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A844AF5"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03C83A1"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4C927D2C"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2AD8D7FA" w14:textId="77777777" w:rsidR="00B11759" w:rsidRPr="006226B0" w:rsidRDefault="0086311F">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5BE2673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38E8E00F" w14:textId="77777777" w:rsidTr="006226B0">
        <w:trPr>
          <w:trHeight w:val="300"/>
        </w:trPr>
        <w:tc>
          <w:tcPr>
            <w:tcW w:w="1170" w:type="dxa"/>
            <w:gridSpan w:val="2"/>
            <w:tcBorders>
              <w:top w:val="nil"/>
              <w:left w:val="nil"/>
              <w:bottom w:val="nil"/>
              <w:right w:val="nil"/>
            </w:tcBorders>
            <w:shd w:val="clear" w:color="auto" w:fill="auto"/>
            <w:vAlign w:val="bottom"/>
          </w:tcPr>
          <w:p w14:paraId="59F37204"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B69E1EF" w14:textId="77777777" w:rsidR="00B11759" w:rsidRPr="006226B0" w:rsidRDefault="0086311F">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580D8FE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B5650FC"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596D92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B9F4ECE"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99F1BA4"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37F41E26" w14:textId="77777777" w:rsidR="00B11759" w:rsidRPr="006226B0" w:rsidRDefault="0086311F">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2B355ACB"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A0A9C67" w14:textId="77777777" w:rsidTr="006226B0">
        <w:trPr>
          <w:trHeight w:val="300"/>
        </w:trPr>
        <w:tc>
          <w:tcPr>
            <w:tcW w:w="1170" w:type="dxa"/>
            <w:gridSpan w:val="2"/>
            <w:tcBorders>
              <w:top w:val="nil"/>
              <w:left w:val="nil"/>
              <w:bottom w:val="nil"/>
              <w:right w:val="nil"/>
            </w:tcBorders>
            <w:shd w:val="clear" w:color="auto" w:fill="auto"/>
            <w:vAlign w:val="bottom"/>
          </w:tcPr>
          <w:p w14:paraId="58E86FC5" w14:textId="77777777" w:rsidR="00B11759" w:rsidRPr="006226B0" w:rsidRDefault="00B11759">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6814CDFA" w14:textId="77777777" w:rsidR="00B11759" w:rsidRPr="006226B0" w:rsidRDefault="0086311F">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012EE1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9BA04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361424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53770EF" w14:textId="77777777" w:rsidR="00B11759" w:rsidRPr="006226B0" w:rsidRDefault="0086311F">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2AF458F1" w14:textId="77777777" w:rsidR="00B11759" w:rsidRPr="006226B0" w:rsidRDefault="0086311F">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7B04E067" w14:textId="77777777" w:rsidR="00B11759" w:rsidRPr="006226B0" w:rsidRDefault="0086311F">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0521BADE"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19A76437" w14:textId="77777777">
        <w:trPr>
          <w:trHeight w:val="300"/>
        </w:trPr>
        <w:tc>
          <w:tcPr>
            <w:tcW w:w="1260" w:type="dxa"/>
            <w:gridSpan w:val="3"/>
            <w:tcBorders>
              <w:top w:val="nil"/>
              <w:left w:val="nil"/>
              <w:bottom w:val="nil"/>
              <w:right w:val="nil"/>
            </w:tcBorders>
            <w:shd w:val="clear" w:color="auto" w:fill="auto"/>
            <w:vAlign w:val="bottom"/>
          </w:tcPr>
          <w:p w14:paraId="041F1FBF" w14:textId="77777777" w:rsidR="00B11759" w:rsidRPr="006226B0" w:rsidRDefault="00B11759">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39118D79" w14:textId="77777777" w:rsidR="00B11759" w:rsidRPr="006226B0" w:rsidRDefault="00B11759">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716D1F70" w14:textId="77777777" w:rsidR="00B11759" w:rsidRPr="006226B0" w:rsidRDefault="00B11759">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5C0CA5" w14:textId="77777777" w:rsidR="00B11759" w:rsidRPr="006226B0" w:rsidRDefault="00B11759">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205DBA49" w14:textId="77777777" w:rsidR="00B11759" w:rsidRPr="006226B0" w:rsidRDefault="00B11759">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46C039AB" w14:textId="77777777" w:rsidR="00B11759" w:rsidRPr="006226B0" w:rsidRDefault="00B11759">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577139F9" w14:textId="77777777" w:rsidR="00B11759" w:rsidRPr="006226B0" w:rsidRDefault="00B11759">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2DC9F208" w14:textId="77777777" w:rsidR="00B11759" w:rsidRPr="006226B0" w:rsidRDefault="00B11759">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756D7F3" w14:textId="77777777" w:rsidR="00B11759" w:rsidRPr="006226B0" w:rsidRDefault="00B11759">
            <w:pPr>
              <w:spacing w:after="0" w:line="240" w:lineRule="auto"/>
              <w:jc w:val="center"/>
              <w:rPr>
                <w:color w:val="000000"/>
                <w:sz w:val="22"/>
                <w:szCs w:val="22"/>
              </w:rPr>
            </w:pPr>
          </w:p>
        </w:tc>
      </w:tr>
      <w:tr w:rsidR="00B11759" w:rsidRPr="006226B0" w14:paraId="24481B4D" w14:textId="77777777">
        <w:trPr>
          <w:trHeight w:val="300"/>
        </w:trPr>
        <w:tc>
          <w:tcPr>
            <w:tcW w:w="1260" w:type="dxa"/>
            <w:gridSpan w:val="3"/>
            <w:tcBorders>
              <w:top w:val="nil"/>
              <w:left w:val="nil"/>
              <w:bottom w:val="nil"/>
              <w:right w:val="nil"/>
            </w:tcBorders>
            <w:shd w:val="clear" w:color="auto" w:fill="auto"/>
            <w:vAlign w:val="bottom"/>
          </w:tcPr>
          <w:p w14:paraId="45BC4AC7" w14:textId="77777777" w:rsidR="00B11759" w:rsidRPr="006226B0" w:rsidRDefault="0086311F">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638D81FE" w14:textId="77777777" w:rsidR="00B11759" w:rsidRPr="006226B0" w:rsidRDefault="0086311F">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46C0D4F9"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EB73D4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6B6D16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E8CBCD4"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6834EB61" w14:textId="77777777" w:rsidR="00B11759" w:rsidRPr="006226B0" w:rsidRDefault="0086311F">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5136C453" w14:textId="77777777" w:rsidR="00B11759" w:rsidRPr="006226B0" w:rsidRDefault="0086311F">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3D16870F"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E3A924" w14:textId="77777777">
        <w:trPr>
          <w:trHeight w:val="300"/>
        </w:trPr>
        <w:tc>
          <w:tcPr>
            <w:tcW w:w="1260" w:type="dxa"/>
            <w:gridSpan w:val="3"/>
            <w:tcBorders>
              <w:top w:val="nil"/>
              <w:left w:val="nil"/>
              <w:bottom w:val="nil"/>
              <w:right w:val="nil"/>
            </w:tcBorders>
            <w:shd w:val="clear" w:color="auto" w:fill="auto"/>
            <w:vAlign w:val="bottom"/>
          </w:tcPr>
          <w:p w14:paraId="7D4C0C12"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780A18" w14:textId="77777777" w:rsidR="00B11759" w:rsidRPr="006226B0" w:rsidRDefault="0086311F">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3D2828C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8B1A0B4"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6EF2A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5EF12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6D55C612"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0E9C9235" w14:textId="77777777" w:rsidR="00B11759" w:rsidRPr="006226B0" w:rsidRDefault="0086311F">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27A1C3D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943CE34" w14:textId="77777777">
        <w:trPr>
          <w:trHeight w:val="300"/>
        </w:trPr>
        <w:tc>
          <w:tcPr>
            <w:tcW w:w="1260" w:type="dxa"/>
            <w:gridSpan w:val="3"/>
            <w:tcBorders>
              <w:top w:val="nil"/>
              <w:left w:val="nil"/>
              <w:bottom w:val="nil"/>
              <w:right w:val="nil"/>
            </w:tcBorders>
            <w:shd w:val="clear" w:color="auto" w:fill="auto"/>
            <w:vAlign w:val="bottom"/>
          </w:tcPr>
          <w:p w14:paraId="4FDC71DD"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709166E" w14:textId="77777777" w:rsidR="00B11759" w:rsidRPr="006226B0" w:rsidRDefault="0086311F">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12AE706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91BBFB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4897B41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EE3B40F"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007F9306"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3937EC20" w14:textId="77777777" w:rsidR="00B11759" w:rsidRPr="006226B0" w:rsidRDefault="0086311F">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316A622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9D03CC0" w14:textId="77777777">
        <w:trPr>
          <w:trHeight w:val="300"/>
        </w:trPr>
        <w:tc>
          <w:tcPr>
            <w:tcW w:w="1260" w:type="dxa"/>
            <w:gridSpan w:val="3"/>
            <w:tcBorders>
              <w:top w:val="nil"/>
              <w:left w:val="nil"/>
              <w:bottom w:val="nil"/>
              <w:right w:val="nil"/>
            </w:tcBorders>
            <w:shd w:val="clear" w:color="auto" w:fill="auto"/>
            <w:vAlign w:val="bottom"/>
          </w:tcPr>
          <w:p w14:paraId="194A73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83F3605" w14:textId="77777777" w:rsidR="00B11759" w:rsidRPr="006226B0" w:rsidRDefault="0086311F">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0C08433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406A5C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E12FAF0"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931D11C"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472FE5D4"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1390DADF"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729633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704FAD1A" w14:textId="77777777">
        <w:trPr>
          <w:trHeight w:val="300"/>
        </w:trPr>
        <w:tc>
          <w:tcPr>
            <w:tcW w:w="1260" w:type="dxa"/>
            <w:gridSpan w:val="3"/>
            <w:tcBorders>
              <w:top w:val="nil"/>
              <w:left w:val="nil"/>
              <w:bottom w:val="nil"/>
              <w:right w:val="nil"/>
            </w:tcBorders>
            <w:shd w:val="clear" w:color="auto" w:fill="auto"/>
            <w:vAlign w:val="bottom"/>
          </w:tcPr>
          <w:p w14:paraId="54B770AF"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C6AC8BC" w14:textId="77777777" w:rsidR="00B11759" w:rsidRPr="006226B0" w:rsidRDefault="0086311F">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47A3A1F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6B8A9B56"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F761B11"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30F9398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420245D"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401FF274" w14:textId="77777777" w:rsidR="00B11759" w:rsidRPr="006226B0" w:rsidRDefault="0086311F">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24A530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09666B2" w14:textId="77777777">
        <w:trPr>
          <w:trHeight w:val="300"/>
        </w:trPr>
        <w:tc>
          <w:tcPr>
            <w:tcW w:w="1260" w:type="dxa"/>
            <w:gridSpan w:val="3"/>
            <w:tcBorders>
              <w:top w:val="nil"/>
              <w:left w:val="nil"/>
              <w:bottom w:val="nil"/>
              <w:right w:val="nil"/>
            </w:tcBorders>
            <w:shd w:val="clear" w:color="auto" w:fill="auto"/>
            <w:vAlign w:val="bottom"/>
          </w:tcPr>
          <w:p w14:paraId="3BB0A818"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32D7F0F" w14:textId="77777777" w:rsidR="00B11759" w:rsidRPr="006226B0" w:rsidRDefault="0086311F">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037009D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C372B97"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B903B8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7497CF2"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794B18F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5109BFC1" w14:textId="77777777" w:rsidR="00B11759" w:rsidRPr="006226B0" w:rsidRDefault="0086311F">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7E0E2B0C"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0DA83A" w14:textId="77777777">
        <w:trPr>
          <w:trHeight w:val="300"/>
        </w:trPr>
        <w:tc>
          <w:tcPr>
            <w:tcW w:w="1260" w:type="dxa"/>
            <w:gridSpan w:val="3"/>
            <w:tcBorders>
              <w:top w:val="nil"/>
              <w:left w:val="nil"/>
              <w:bottom w:val="nil"/>
              <w:right w:val="nil"/>
            </w:tcBorders>
            <w:shd w:val="clear" w:color="auto" w:fill="auto"/>
            <w:vAlign w:val="bottom"/>
          </w:tcPr>
          <w:p w14:paraId="24EE6D8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69ED2DC9" w14:textId="77777777" w:rsidR="00B11759" w:rsidRPr="006226B0" w:rsidRDefault="0086311F">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4B025784"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33E43CD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5FFE94A"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5A59126"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4BBE53C4"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5FA074CC" w14:textId="77777777" w:rsidR="00B11759" w:rsidRPr="006226B0" w:rsidRDefault="0086311F">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9AD93D9"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17A2EF3" w14:textId="77777777">
        <w:trPr>
          <w:trHeight w:val="300"/>
        </w:trPr>
        <w:tc>
          <w:tcPr>
            <w:tcW w:w="1260" w:type="dxa"/>
            <w:gridSpan w:val="3"/>
            <w:tcBorders>
              <w:top w:val="nil"/>
              <w:left w:val="nil"/>
              <w:bottom w:val="nil"/>
              <w:right w:val="nil"/>
            </w:tcBorders>
            <w:shd w:val="clear" w:color="auto" w:fill="auto"/>
            <w:vAlign w:val="bottom"/>
          </w:tcPr>
          <w:p w14:paraId="3DFB7BFB"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D02DE4" w14:textId="77777777" w:rsidR="00B11759" w:rsidRPr="006226B0" w:rsidRDefault="0086311F">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147D6F47"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B22BC8E"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EA84B2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9591B5F"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7A7BE87F" w14:textId="77777777" w:rsidR="00B11759" w:rsidRPr="006226B0" w:rsidRDefault="0086311F">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7E9339EF" w14:textId="77777777" w:rsidR="00B11759" w:rsidRPr="006226B0" w:rsidRDefault="0086311F">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712271F1"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55A1ABF6" w14:textId="77777777">
        <w:trPr>
          <w:trHeight w:val="300"/>
        </w:trPr>
        <w:tc>
          <w:tcPr>
            <w:tcW w:w="1260" w:type="dxa"/>
            <w:gridSpan w:val="3"/>
            <w:tcBorders>
              <w:top w:val="nil"/>
              <w:left w:val="nil"/>
              <w:bottom w:val="nil"/>
              <w:right w:val="nil"/>
            </w:tcBorders>
            <w:shd w:val="clear" w:color="auto" w:fill="auto"/>
            <w:vAlign w:val="bottom"/>
          </w:tcPr>
          <w:p w14:paraId="5767F89E"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AB9A528" w14:textId="77777777" w:rsidR="00B11759" w:rsidRPr="006226B0" w:rsidRDefault="0086311F">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4F01CE9D"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13604A22"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008BFCF"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B350A7"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6C29D23C" w14:textId="77777777" w:rsidR="00B11759" w:rsidRPr="006226B0" w:rsidRDefault="0086311F">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1B733126" w14:textId="77777777" w:rsidR="00B11759" w:rsidRPr="006226B0" w:rsidRDefault="0086311F">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D314144"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E577736" w14:textId="77777777">
        <w:trPr>
          <w:trHeight w:val="300"/>
        </w:trPr>
        <w:tc>
          <w:tcPr>
            <w:tcW w:w="1260" w:type="dxa"/>
            <w:gridSpan w:val="3"/>
            <w:tcBorders>
              <w:top w:val="nil"/>
              <w:left w:val="nil"/>
              <w:bottom w:val="nil"/>
              <w:right w:val="nil"/>
            </w:tcBorders>
            <w:shd w:val="clear" w:color="auto" w:fill="auto"/>
            <w:vAlign w:val="bottom"/>
          </w:tcPr>
          <w:p w14:paraId="364EE98A" w14:textId="77777777" w:rsidR="00B11759" w:rsidRPr="006226B0" w:rsidRDefault="00B11759">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C621F90" w14:textId="77777777" w:rsidR="00B11759" w:rsidRPr="006226B0" w:rsidRDefault="0086311F">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2B619548"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A8A6F3"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619902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DBC9DF0"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1803AB46" w14:textId="77777777" w:rsidR="00B11759" w:rsidRPr="006226B0" w:rsidRDefault="0086311F">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5FCE60EA" w14:textId="77777777" w:rsidR="00B11759" w:rsidRPr="006226B0" w:rsidRDefault="0086311F">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0B68CB9A"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45055FF3" w14:textId="77777777">
        <w:trPr>
          <w:trHeight w:val="300"/>
        </w:trPr>
        <w:tc>
          <w:tcPr>
            <w:tcW w:w="1260" w:type="dxa"/>
            <w:gridSpan w:val="3"/>
            <w:tcBorders>
              <w:top w:val="nil"/>
              <w:left w:val="nil"/>
              <w:right w:val="nil"/>
            </w:tcBorders>
            <w:shd w:val="clear" w:color="auto" w:fill="auto"/>
            <w:vAlign w:val="bottom"/>
          </w:tcPr>
          <w:p w14:paraId="0C85292A" w14:textId="77777777" w:rsidR="00B11759" w:rsidRPr="006226B0" w:rsidRDefault="00B11759">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6B88DBDD" w14:textId="77777777" w:rsidR="00B11759" w:rsidRPr="006226B0" w:rsidRDefault="0086311F">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7C67A28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2ED3B90A"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0B6E88EE"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2A87D333" w14:textId="77777777" w:rsidR="00B11759" w:rsidRPr="006226B0" w:rsidRDefault="0086311F">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37BE22F8" w14:textId="77777777" w:rsidR="00B11759" w:rsidRPr="006226B0" w:rsidRDefault="0086311F">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14505CF6" w14:textId="77777777" w:rsidR="00B11759" w:rsidRPr="006226B0" w:rsidRDefault="0086311F">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6A0B0D2D"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r w:rsidR="00B11759" w:rsidRPr="006226B0" w14:paraId="03A5D6F4" w14:textId="77777777">
        <w:trPr>
          <w:trHeight w:val="300"/>
        </w:trPr>
        <w:tc>
          <w:tcPr>
            <w:tcW w:w="1260" w:type="dxa"/>
            <w:gridSpan w:val="3"/>
            <w:tcBorders>
              <w:top w:val="nil"/>
              <w:left w:val="nil"/>
              <w:bottom w:val="single" w:sz="4" w:space="0" w:color="000000"/>
              <w:right w:val="nil"/>
            </w:tcBorders>
            <w:shd w:val="clear" w:color="auto" w:fill="auto"/>
            <w:vAlign w:val="bottom"/>
          </w:tcPr>
          <w:p w14:paraId="7A3EB6A1" w14:textId="77777777" w:rsidR="00B11759" w:rsidRPr="006226B0" w:rsidRDefault="00B11759">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52F13805" w14:textId="77777777" w:rsidR="00B11759" w:rsidRPr="006226B0" w:rsidRDefault="0086311F">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0AFF09A3"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75216251" w14:textId="77777777" w:rsidR="00B11759" w:rsidRPr="006226B0" w:rsidRDefault="0086311F">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1CC5AECB" w14:textId="77777777" w:rsidR="00B11759" w:rsidRPr="006226B0" w:rsidRDefault="0086311F">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66CF74D7" w14:textId="77777777" w:rsidR="00B11759" w:rsidRPr="006226B0" w:rsidRDefault="0086311F">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3FC246CE" w14:textId="77777777" w:rsidR="00B11759" w:rsidRPr="006226B0" w:rsidRDefault="0086311F">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1B23197D" w14:textId="77777777" w:rsidR="00B11759" w:rsidRPr="006226B0" w:rsidRDefault="0086311F">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2C95A348" w14:textId="77777777" w:rsidR="00B11759" w:rsidRPr="006226B0" w:rsidRDefault="0086311F">
            <w:pPr>
              <w:spacing w:after="0" w:line="240" w:lineRule="auto"/>
              <w:jc w:val="center"/>
              <w:rPr>
                <w:color w:val="000000"/>
                <w:sz w:val="22"/>
                <w:szCs w:val="22"/>
              </w:rPr>
            </w:pPr>
            <w:r w:rsidRPr="006226B0">
              <w:rPr>
                <w:color w:val="000000"/>
                <w:sz w:val="22"/>
                <w:szCs w:val="22"/>
              </w:rPr>
              <w:t>TRUE</w:t>
            </w:r>
          </w:p>
        </w:tc>
      </w:tr>
    </w:tbl>
    <w:p w14:paraId="0C34014C" w14:textId="77777777" w:rsidR="00B11759" w:rsidRPr="006226B0" w:rsidRDefault="00B11759"/>
    <w:p w14:paraId="42226BFE" w14:textId="77777777" w:rsidR="00B11759" w:rsidRPr="006226B0" w:rsidRDefault="0086311F">
      <w:pPr>
        <w:spacing w:after="0" w:line="240" w:lineRule="auto"/>
      </w:pPr>
      <w:bookmarkStart w:id="79" w:name="_ihv636" w:colFirst="0" w:colLast="0"/>
      <w:bookmarkEnd w:id="79"/>
      <w:r w:rsidRPr="006226B0">
        <w:lastRenderedPageBreak/>
        <w:br w:type="page"/>
      </w:r>
    </w:p>
    <w:p w14:paraId="3D95CFA2" w14:textId="77777777" w:rsidR="00B11759" w:rsidRPr="006226B0" w:rsidRDefault="0086311F">
      <w:pPr>
        <w:pBdr>
          <w:top w:val="nil"/>
          <w:left w:val="nil"/>
          <w:bottom w:val="nil"/>
          <w:right w:val="nil"/>
          <w:between w:val="nil"/>
        </w:pBdr>
        <w:spacing w:after="200"/>
        <w:rPr>
          <w:color w:val="000000"/>
        </w:rPr>
      </w:pPr>
      <w:bookmarkStart w:id="80" w:name="_32hioqz" w:colFirst="0" w:colLast="0"/>
      <w:bookmarkEnd w:id="80"/>
      <w:r w:rsidRPr="006226B0">
        <w:rPr>
          <w:color w:val="000000"/>
        </w:rPr>
        <w:lastRenderedPageBreak/>
        <w:t xml:space="preserve">Table 5. Estimated fixed effects for the model with lowest marginal AIC values for wild spring/summer Chinook salmon, and the models with the lowest marginal AIC for hatchery fish with and without a random day effect included (N.E. means not estimated). </w:t>
      </w:r>
      <w:proofErr w:type="spellStart"/>
      <w:r w:rsidRPr="006226B0">
        <w:rPr>
          <w:color w:val="000000"/>
        </w:rPr>
        <w:t>table_bestFitModel.r</w:t>
      </w:r>
      <w:proofErr w:type="spellEnd"/>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11759" w:rsidRPr="006226B0" w14:paraId="0A2F2DB7" w14:textId="77777777">
        <w:trPr>
          <w:trHeight w:val="313"/>
        </w:trPr>
        <w:tc>
          <w:tcPr>
            <w:tcW w:w="2184" w:type="dxa"/>
            <w:tcBorders>
              <w:top w:val="single" w:sz="4" w:space="0" w:color="000000"/>
              <w:left w:val="nil"/>
              <w:right w:val="nil"/>
            </w:tcBorders>
            <w:shd w:val="clear" w:color="auto" w:fill="auto"/>
            <w:vAlign w:val="bottom"/>
          </w:tcPr>
          <w:p w14:paraId="374B43F5" w14:textId="77777777" w:rsidR="00B11759" w:rsidRPr="00B166D4" w:rsidRDefault="00B11759">
            <w:pPr>
              <w:spacing w:after="0" w:line="240" w:lineRule="auto"/>
              <w:jc w:val="center"/>
              <w:rPr>
                <w:sz w:val="22"/>
                <w:szCs w:val="22"/>
              </w:rPr>
            </w:pPr>
          </w:p>
        </w:tc>
        <w:tc>
          <w:tcPr>
            <w:tcW w:w="1092" w:type="dxa"/>
            <w:tcBorders>
              <w:top w:val="single" w:sz="4" w:space="0" w:color="000000"/>
              <w:left w:val="nil"/>
              <w:right w:val="nil"/>
            </w:tcBorders>
          </w:tcPr>
          <w:p w14:paraId="5D7ADA21" w14:textId="77777777" w:rsidR="00B11759" w:rsidRPr="00B166D4" w:rsidRDefault="00B11759">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4D0F12CF" w14:textId="77777777" w:rsidR="00B11759" w:rsidRPr="00B166D4" w:rsidRDefault="0086311F">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56515B7A" w14:textId="77777777" w:rsidR="00B11759" w:rsidRPr="00B166D4" w:rsidRDefault="0086311F">
            <w:pPr>
              <w:spacing w:after="0" w:line="240" w:lineRule="auto"/>
              <w:jc w:val="center"/>
              <w:rPr>
                <w:color w:val="000000"/>
                <w:sz w:val="22"/>
                <w:szCs w:val="22"/>
              </w:rPr>
            </w:pPr>
            <w:r w:rsidRPr="00B166D4">
              <w:rPr>
                <w:color w:val="000000"/>
                <w:sz w:val="22"/>
                <w:szCs w:val="22"/>
              </w:rPr>
              <w:t>Wild</w:t>
            </w:r>
          </w:p>
        </w:tc>
      </w:tr>
      <w:tr w:rsidR="00B11759" w:rsidRPr="006226B0" w14:paraId="1AF29E26" w14:textId="77777777">
        <w:trPr>
          <w:trHeight w:val="313"/>
        </w:trPr>
        <w:tc>
          <w:tcPr>
            <w:tcW w:w="2184" w:type="dxa"/>
            <w:tcBorders>
              <w:left w:val="nil"/>
              <w:bottom w:val="single" w:sz="4" w:space="0" w:color="000000"/>
              <w:right w:val="nil"/>
            </w:tcBorders>
            <w:shd w:val="clear" w:color="auto" w:fill="auto"/>
            <w:vAlign w:val="bottom"/>
          </w:tcPr>
          <w:p w14:paraId="4EF98984" w14:textId="77777777" w:rsidR="00B11759" w:rsidRPr="006226B0" w:rsidRDefault="0086311F">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561D6418" w14:textId="77777777" w:rsidR="00B11759" w:rsidRPr="006226B0" w:rsidRDefault="0086311F">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4095D013" w14:textId="77777777" w:rsidR="00B11759" w:rsidRPr="006226B0" w:rsidRDefault="0086311F">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4E5C3D32" w14:textId="77777777" w:rsidR="00B11759" w:rsidRPr="006226B0" w:rsidRDefault="0086311F">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43A48E44" w14:textId="77777777" w:rsidR="00B11759" w:rsidRPr="006226B0" w:rsidRDefault="00B11759">
            <w:pPr>
              <w:spacing w:after="0" w:line="240" w:lineRule="auto"/>
              <w:jc w:val="center"/>
              <w:rPr>
                <w:color w:val="000000"/>
                <w:sz w:val="22"/>
                <w:szCs w:val="22"/>
              </w:rPr>
            </w:pPr>
          </w:p>
        </w:tc>
      </w:tr>
      <w:tr w:rsidR="00B11759" w:rsidRPr="006226B0" w14:paraId="3994A0E1" w14:textId="77777777">
        <w:trPr>
          <w:trHeight w:val="313"/>
        </w:trPr>
        <w:tc>
          <w:tcPr>
            <w:tcW w:w="2184" w:type="dxa"/>
            <w:tcBorders>
              <w:top w:val="single" w:sz="4" w:space="0" w:color="000000"/>
              <w:left w:val="nil"/>
              <w:bottom w:val="nil"/>
              <w:right w:val="nil"/>
            </w:tcBorders>
            <w:shd w:val="clear" w:color="auto" w:fill="auto"/>
            <w:vAlign w:val="bottom"/>
          </w:tcPr>
          <w:p w14:paraId="68A9CA4E" w14:textId="77777777" w:rsidR="00B11759" w:rsidRPr="006226B0" w:rsidRDefault="0086311F">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54C2FC82" w14:textId="7838EA0B" w:rsidR="00B11759" w:rsidRPr="00B166D4" w:rsidRDefault="00E70BDE">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575DEFD3"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49C6615F"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5A924CA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11759" w:rsidRPr="006226B0" w14:paraId="6E36ABA2" w14:textId="77777777">
        <w:trPr>
          <w:trHeight w:val="313"/>
        </w:trPr>
        <w:tc>
          <w:tcPr>
            <w:tcW w:w="2184" w:type="dxa"/>
            <w:tcBorders>
              <w:top w:val="nil"/>
              <w:left w:val="nil"/>
              <w:bottom w:val="nil"/>
              <w:right w:val="nil"/>
            </w:tcBorders>
            <w:shd w:val="clear" w:color="auto" w:fill="auto"/>
            <w:vAlign w:val="bottom"/>
          </w:tcPr>
          <w:p w14:paraId="15ECA046" w14:textId="77777777" w:rsidR="00B11759" w:rsidRPr="006226B0" w:rsidRDefault="0086311F">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31CD4A50" w14:textId="74EB27AA"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2BA8B156"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01A7F4A8"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3617E4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11759" w:rsidRPr="006226B0" w14:paraId="0260A348" w14:textId="77777777">
        <w:trPr>
          <w:trHeight w:val="313"/>
        </w:trPr>
        <w:tc>
          <w:tcPr>
            <w:tcW w:w="2184" w:type="dxa"/>
            <w:tcBorders>
              <w:top w:val="nil"/>
              <w:left w:val="nil"/>
              <w:bottom w:val="nil"/>
              <w:right w:val="nil"/>
            </w:tcBorders>
            <w:shd w:val="clear" w:color="auto" w:fill="auto"/>
            <w:vAlign w:val="bottom"/>
          </w:tcPr>
          <w:p w14:paraId="42634785" w14:textId="77777777" w:rsidR="00B11759" w:rsidRPr="006226B0" w:rsidRDefault="0086311F">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75BB9D7E" w14:textId="40F1AA4E"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3995E55B"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468CB43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1EE9975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11759" w:rsidRPr="006226B0" w14:paraId="4133C757" w14:textId="77777777">
        <w:trPr>
          <w:trHeight w:val="313"/>
        </w:trPr>
        <w:tc>
          <w:tcPr>
            <w:tcW w:w="2184" w:type="dxa"/>
            <w:tcBorders>
              <w:top w:val="nil"/>
              <w:left w:val="nil"/>
              <w:bottom w:val="nil"/>
              <w:right w:val="nil"/>
            </w:tcBorders>
            <w:shd w:val="clear" w:color="auto" w:fill="auto"/>
            <w:vAlign w:val="bottom"/>
          </w:tcPr>
          <w:p w14:paraId="5064A220" w14:textId="77777777" w:rsidR="00B11759" w:rsidRPr="006226B0" w:rsidRDefault="0086311F">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3FAC7C78" w14:textId="6B400F68" w:rsidR="00B11759" w:rsidRPr="00B166D4" w:rsidRDefault="00E70BDE">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572FE614"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639A68FA"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35BA254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11759" w:rsidRPr="006226B0" w14:paraId="579F952A" w14:textId="77777777">
        <w:trPr>
          <w:trHeight w:val="313"/>
        </w:trPr>
        <w:tc>
          <w:tcPr>
            <w:tcW w:w="2184" w:type="dxa"/>
            <w:tcBorders>
              <w:top w:val="nil"/>
              <w:left w:val="nil"/>
              <w:bottom w:val="nil"/>
              <w:right w:val="nil"/>
            </w:tcBorders>
            <w:shd w:val="clear" w:color="auto" w:fill="auto"/>
            <w:vAlign w:val="bottom"/>
          </w:tcPr>
          <w:p w14:paraId="7A732C32" w14:textId="77777777" w:rsidR="00B11759" w:rsidRPr="006226B0" w:rsidRDefault="0086311F">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2F7360F8" w14:textId="16433359" w:rsidR="00B11759" w:rsidRPr="00B166D4" w:rsidRDefault="00E70BD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785BC5A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73BACDBE"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6073DAD9"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11759" w:rsidRPr="006226B0" w14:paraId="722CF275" w14:textId="77777777">
        <w:trPr>
          <w:trHeight w:val="313"/>
        </w:trPr>
        <w:tc>
          <w:tcPr>
            <w:tcW w:w="2184" w:type="dxa"/>
            <w:tcBorders>
              <w:top w:val="nil"/>
              <w:left w:val="nil"/>
              <w:bottom w:val="nil"/>
              <w:right w:val="nil"/>
            </w:tcBorders>
            <w:shd w:val="clear" w:color="auto" w:fill="auto"/>
            <w:vAlign w:val="bottom"/>
          </w:tcPr>
          <w:p w14:paraId="202A6066" w14:textId="77777777" w:rsidR="00B11759" w:rsidRPr="006226B0" w:rsidRDefault="0086311F">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14C0F15D" w14:textId="49179C45" w:rsidR="00B11759" w:rsidRPr="00B166D4" w:rsidRDefault="00E70BDE">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48F83B20"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76011942"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2332E2A1" w14:textId="77777777" w:rsidR="00B11759" w:rsidRPr="00B166D4" w:rsidRDefault="0086311F">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11759" w:rsidRPr="006226B0" w14:paraId="2F00AD60" w14:textId="77777777">
        <w:trPr>
          <w:trHeight w:val="313"/>
        </w:trPr>
        <w:tc>
          <w:tcPr>
            <w:tcW w:w="2184" w:type="dxa"/>
            <w:tcBorders>
              <w:top w:val="nil"/>
              <w:left w:val="nil"/>
              <w:right w:val="nil"/>
            </w:tcBorders>
            <w:shd w:val="clear" w:color="auto" w:fill="auto"/>
            <w:vAlign w:val="bottom"/>
          </w:tcPr>
          <w:p w14:paraId="415E66A5" w14:textId="77777777" w:rsidR="00B11759" w:rsidRPr="006226B0" w:rsidRDefault="0086311F">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D949065" w14:textId="1C00E478"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27746555"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37604446"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0327F57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11759" w:rsidRPr="006226B0" w14:paraId="358A849E" w14:textId="77777777">
        <w:trPr>
          <w:trHeight w:val="313"/>
        </w:trPr>
        <w:tc>
          <w:tcPr>
            <w:tcW w:w="2184" w:type="dxa"/>
            <w:tcBorders>
              <w:top w:val="nil"/>
              <w:left w:val="nil"/>
              <w:bottom w:val="single" w:sz="4" w:space="0" w:color="000000"/>
              <w:right w:val="nil"/>
            </w:tcBorders>
            <w:shd w:val="clear" w:color="auto" w:fill="auto"/>
            <w:vAlign w:val="bottom"/>
          </w:tcPr>
          <w:p w14:paraId="4807F8DE" w14:textId="77777777" w:rsidR="00B11759" w:rsidRPr="006226B0" w:rsidRDefault="0086311F">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E347F1" w14:textId="47103A5D" w:rsidR="00B11759" w:rsidRPr="006226B0" w:rsidRDefault="00F10645">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E4BECF3"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51CDFE9E"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66ADD328" w14:textId="77777777" w:rsidR="00B11759" w:rsidRPr="006226B0" w:rsidRDefault="0086311F">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1E0E6822" w14:textId="77777777" w:rsidR="00B11759" w:rsidRPr="006226B0" w:rsidRDefault="00B11759">
      <w:pPr>
        <w:spacing w:line="240" w:lineRule="auto"/>
        <w:rPr>
          <w:b/>
          <w:vertAlign w:val="superscript"/>
        </w:rPr>
      </w:pPr>
    </w:p>
    <w:p w14:paraId="29BDA5D0" w14:textId="77777777" w:rsidR="00B11759" w:rsidRPr="006226B0" w:rsidRDefault="0086311F">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6B8EDEA6" w14:textId="77777777" w:rsidR="00B11759" w:rsidRPr="006226B0" w:rsidRDefault="0086311F">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spr</w:t>
      </w:r>
      <w:proofErr w:type="spellEnd"/>
      <w:r w:rsidRPr="006226B0">
        <w:t xml:space="preserve"> and </w:t>
      </w:r>
      <w:proofErr w:type="spellStart"/>
      <w:r w:rsidRPr="006226B0">
        <w:t>pdo.sum</w:t>
      </w:r>
      <w:proofErr w:type="spellEnd"/>
      <w:r w:rsidRPr="006226B0">
        <w:t>, respectively.</w:t>
      </w:r>
    </w:p>
    <w:p w14:paraId="63006816" w14:textId="77777777" w:rsidR="00B11759" w:rsidRPr="006226B0" w:rsidRDefault="00B11759"/>
    <w:p w14:paraId="21A5EF7B" w14:textId="77777777" w:rsidR="00B11759" w:rsidRPr="006226B0" w:rsidRDefault="0086311F">
      <w:pPr>
        <w:spacing w:after="0" w:line="240" w:lineRule="auto"/>
      </w:pPr>
      <w:r w:rsidRPr="006226B0">
        <w:br w:type="page"/>
      </w:r>
    </w:p>
    <w:p w14:paraId="75E11334" w14:textId="050DC8EA" w:rsidR="00B11759" w:rsidRPr="00B166D4" w:rsidRDefault="0086311F">
      <w:pPr>
        <w:pBdr>
          <w:top w:val="nil"/>
          <w:left w:val="nil"/>
          <w:bottom w:val="nil"/>
          <w:right w:val="nil"/>
          <w:between w:val="nil"/>
        </w:pBdr>
        <w:spacing w:after="200"/>
        <w:rPr>
          <w:color w:val="000000"/>
        </w:rPr>
      </w:pPr>
      <w:bookmarkStart w:id="81" w:name="_1hmsyys" w:colFirst="0" w:colLast="0"/>
      <w:bookmarkEnd w:id="81"/>
      <w:r w:rsidRPr="006226B0">
        <w:rPr>
          <w:color w:val="000000"/>
        </w:rPr>
        <w:lastRenderedPageBreak/>
        <w:t xml:space="preserve">Table 6.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11759" w:rsidRPr="006226B0" w14:paraId="2907E564" w14:textId="77777777">
        <w:trPr>
          <w:trHeight w:val="368"/>
        </w:trPr>
        <w:tc>
          <w:tcPr>
            <w:tcW w:w="3809" w:type="dxa"/>
            <w:tcBorders>
              <w:top w:val="single" w:sz="4" w:space="0" w:color="000000"/>
              <w:left w:val="nil"/>
              <w:bottom w:val="nil"/>
              <w:right w:val="nil"/>
            </w:tcBorders>
            <w:shd w:val="clear" w:color="auto" w:fill="auto"/>
            <w:vAlign w:val="bottom"/>
          </w:tcPr>
          <w:p w14:paraId="56AAA3B5" w14:textId="77777777" w:rsidR="00B11759" w:rsidRPr="00B166D4" w:rsidRDefault="00B11759">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6B572D4B" w14:textId="77777777" w:rsidR="00B11759" w:rsidRPr="00B166D4" w:rsidRDefault="0086311F">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0A718E96" w14:textId="77777777" w:rsidR="00B11759" w:rsidRPr="00B166D4" w:rsidRDefault="00B11759">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177B92E" w14:textId="77777777" w:rsidR="00B11759" w:rsidRPr="00B166D4" w:rsidRDefault="0086311F">
            <w:pPr>
              <w:spacing w:after="0" w:line="240" w:lineRule="auto"/>
              <w:jc w:val="center"/>
              <w:rPr>
                <w:color w:val="000000"/>
                <w:sz w:val="22"/>
                <w:szCs w:val="22"/>
              </w:rPr>
            </w:pPr>
            <w:r w:rsidRPr="00B166D4">
              <w:rPr>
                <w:color w:val="000000"/>
                <w:sz w:val="22"/>
                <w:szCs w:val="22"/>
              </w:rPr>
              <w:t>Deviance ratio</w:t>
            </w:r>
          </w:p>
        </w:tc>
      </w:tr>
      <w:tr w:rsidR="00B11759" w:rsidRPr="006226B0" w14:paraId="1FF950B6" w14:textId="77777777">
        <w:trPr>
          <w:trHeight w:val="368"/>
        </w:trPr>
        <w:tc>
          <w:tcPr>
            <w:tcW w:w="3809" w:type="dxa"/>
            <w:tcBorders>
              <w:top w:val="nil"/>
              <w:left w:val="nil"/>
              <w:bottom w:val="single" w:sz="4" w:space="0" w:color="000000"/>
              <w:right w:val="nil"/>
            </w:tcBorders>
            <w:shd w:val="clear" w:color="auto" w:fill="auto"/>
            <w:vAlign w:val="bottom"/>
          </w:tcPr>
          <w:p w14:paraId="2EF7F257" w14:textId="77777777" w:rsidR="00B11759" w:rsidRPr="006226B0" w:rsidRDefault="0086311F">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7918B23E"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437AEF08"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5E30DF25" w14:textId="77777777" w:rsidR="00B11759" w:rsidRPr="006226B0" w:rsidRDefault="00B11759">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13ED7519" w14:textId="77777777" w:rsidR="00B11759" w:rsidRPr="006226B0" w:rsidRDefault="0086311F">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17B1EDB7" w14:textId="77777777" w:rsidR="00B11759" w:rsidRPr="006226B0" w:rsidRDefault="0086311F">
            <w:pPr>
              <w:spacing w:after="0" w:line="240" w:lineRule="auto"/>
              <w:jc w:val="center"/>
              <w:rPr>
                <w:color w:val="000000"/>
                <w:sz w:val="22"/>
                <w:szCs w:val="22"/>
              </w:rPr>
            </w:pPr>
            <w:r w:rsidRPr="006226B0">
              <w:rPr>
                <w:color w:val="000000"/>
                <w:sz w:val="22"/>
                <w:szCs w:val="22"/>
              </w:rPr>
              <w:t>Wild</w:t>
            </w:r>
          </w:p>
        </w:tc>
      </w:tr>
      <w:tr w:rsidR="00B11759" w:rsidRPr="006226B0" w14:paraId="0BDE9521" w14:textId="77777777">
        <w:trPr>
          <w:trHeight w:val="368"/>
        </w:trPr>
        <w:tc>
          <w:tcPr>
            <w:tcW w:w="3809" w:type="dxa"/>
            <w:tcBorders>
              <w:top w:val="single" w:sz="4" w:space="0" w:color="000000"/>
              <w:left w:val="nil"/>
              <w:bottom w:val="nil"/>
              <w:right w:val="nil"/>
            </w:tcBorders>
            <w:shd w:val="clear" w:color="auto" w:fill="auto"/>
            <w:vAlign w:val="bottom"/>
          </w:tcPr>
          <w:p w14:paraId="3A9A17AE" w14:textId="77777777" w:rsidR="00B11759" w:rsidRPr="006226B0" w:rsidRDefault="0086311F">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448B4594" w14:textId="77777777" w:rsidR="00B11759" w:rsidRPr="006226B0" w:rsidRDefault="0086311F">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2DF910AA" w14:textId="77777777" w:rsidR="00B11759" w:rsidRPr="006226B0" w:rsidRDefault="0086311F">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470111B0" w14:textId="77777777" w:rsidR="00B11759" w:rsidRPr="006226B0" w:rsidRDefault="00B11759">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0F10752B" w14:textId="77777777" w:rsidR="00B11759" w:rsidRPr="006226B0" w:rsidRDefault="0086311F">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056B9923" w14:textId="77777777" w:rsidR="00B11759" w:rsidRPr="006226B0" w:rsidRDefault="0086311F">
            <w:pPr>
              <w:spacing w:after="0" w:line="240" w:lineRule="auto"/>
              <w:jc w:val="right"/>
              <w:rPr>
                <w:color w:val="000000"/>
                <w:sz w:val="22"/>
                <w:szCs w:val="22"/>
              </w:rPr>
            </w:pPr>
            <w:r w:rsidRPr="006226B0">
              <w:rPr>
                <w:color w:val="000000"/>
                <w:sz w:val="22"/>
                <w:szCs w:val="22"/>
              </w:rPr>
              <w:t>0</w:t>
            </w:r>
          </w:p>
        </w:tc>
      </w:tr>
      <w:tr w:rsidR="00B11759" w:rsidRPr="006226B0" w14:paraId="006DDE7F" w14:textId="77777777">
        <w:trPr>
          <w:trHeight w:val="368"/>
        </w:trPr>
        <w:tc>
          <w:tcPr>
            <w:tcW w:w="3809" w:type="dxa"/>
            <w:tcBorders>
              <w:top w:val="nil"/>
              <w:left w:val="nil"/>
              <w:bottom w:val="nil"/>
              <w:right w:val="nil"/>
            </w:tcBorders>
            <w:shd w:val="clear" w:color="auto" w:fill="auto"/>
            <w:vAlign w:val="bottom"/>
          </w:tcPr>
          <w:p w14:paraId="750BDC6A" w14:textId="77777777" w:rsidR="00B11759" w:rsidRPr="006226B0" w:rsidRDefault="0086311F">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6313CF02" w14:textId="77777777" w:rsidR="00B11759" w:rsidRPr="006226B0" w:rsidRDefault="0086311F">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09F96D5A" w14:textId="77777777" w:rsidR="00B11759" w:rsidRPr="006226B0" w:rsidRDefault="0086311F">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40E4BF35"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22881FDC" w14:textId="77777777" w:rsidR="00B11759" w:rsidRPr="006226B0" w:rsidRDefault="0086311F">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5B3AF8F6" w14:textId="77777777" w:rsidR="00B11759" w:rsidRPr="006226B0" w:rsidRDefault="0086311F">
            <w:pPr>
              <w:spacing w:after="0" w:line="240" w:lineRule="auto"/>
              <w:jc w:val="right"/>
              <w:rPr>
                <w:color w:val="000000"/>
                <w:sz w:val="22"/>
                <w:szCs w:val="22"/>
              </w:rPr>
            </w:pPr>
            <w:r w:rsidRPr="006226B0">
              <w:rPr>
                <w:color w:val="000000"/>
                <w:sz w:val="22"/>
                <w:szCs w:val="22"/>
              </w:rPr>
              <w:t>0.077</w:t>
            </w:r>
          </w:p>
        </w:tc>
      </w:tr>
      <w:tr w:rsidR="00B11759" w:rsidRPr="006226B0" w14:paraId="65AF2EFA" w14:textId="77777777">
        <w:trPr>
          <w:trHeight w:val="368"/>
        </w:trPr>
        <w:tc>
          <w:tcPr>
            <w:tcW w:w="3809" w:type="dxa"/>
            <w:tcBorders>
              <w:top w:val="nil"/>
              <w:left w:val="nil"/>
              <w:bottom w:val="nil"/>
              <w:right w:val="nil"/>
            </w:tcBorders>
            <w:shd w:val="clear" w:color="auto" w:fill="auto"/>
            <w:vAlign w:val="bottom"/>
          </w:tcPr>
          <w:p w14:paraId="11FD5B8C" w14:textId="77777777" w:rsidR="00B11759" w:rsidRPr="006226B0" w:rsidRDefault="0086311F">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FADC02F" w14:textId="77777777" w:rsidR="00B11759" w:rsidRPr="006226B0" w:rsidRDefault="0086311F">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07B2A481" w14:textId="77777777" w:rsidR="00B11759" w:rsidRPr="006226B0" w:rsidRDefault="0086311F">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6B5DA75A"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02EA1445" w14:textId="77777777" w:rsidR="00B11759" w:rsidRPr="006226B0" w:rsidRDefault="0086311F">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918562F" w14:textId="77777777" w:rsidR="00B11759" w:rsidRPr="006226B0" w:rsidRDefault="0086311F">
            <w:pPr>
              <w:spacing w:after="0" w:line="240" w:lineRule="auto"/>
              <w:jc w:val="right"/>
              <w:rPr>
                <w:color w:val="000000"/>
                <w:sz w:val="22"/>
                <w:szCs w:val="22"/>
              </w:rPr>
            </w:pPr>
            <w:r w:rsidRPr="006226B0">
              <w:rPr>
                <w:color w:val="000000"/>
                <w:sz w:val="22"/>
                <w:szCs w:val="22"/>
              </w:rPr>
              <w:t>0.047</w:t>
            </w:r>
          </w:p>
        </w:tc>
      </w:tr>
      <w:tr w:rsidR="00B11759" w:rsidRPr="006226B0" w14:paraId="7AD83061" w14:textId="77777777">
        <w:trPr>
          <w:trHeight w:val="368"/>
        </w:trPr>
        <w:tc>
          <w:tcPr>
            <w:tcW w:w="3809" w:type="dxa"/>
            <w:tcBorders>
              <w:top w:val="nil"/>
              <w:left w:val="nil"/>
              <w:bottom w:val="nil"/>
              <w:right w:val="nil"/>
            </w:tcBorders>
            <w:shd w:val="clear" w:color="auto" w:fill="auto"/>
            <w:vAlign w:val="bottom"/>
          </w:tcPr>
          <w:p w14:paraId="0CAA1EDD" w14:textId="77777777" w:rsidR="00B11759" w:rsidRPr="006226B0" w:rsidRDefault="0086311F">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756EC94B"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362D2740" w14:textId="77777777" w:rsidR="00B11759" w:rsidRPr="006226B0" w:rsidRDefault="0086311F">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7D479664" w14:textId="77777777" w:rsidR="00B11759" w:rsidRPr="006226B0" w:rsidRDefault="00B11759">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3E6179DB"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3C8CA664" w14:textId="77777777" w:rsidR="00B11759" w:rsidRPr="006226B0" w:rsidRDefault="0086311F">
            <w:pPr>
              <w:spacing w:after="0" w:line="240" w:lineRule="auto"/>
              <w:jc w:val="right"/>
              <w:rPr>
                <w:color w:val="000000"/>
                <w:sz w:val="22"/>
                <w:szCs w:val="22"/>
              </w:rPr>
            </w:pPr>
            <w:r w:rsidRPr="006226B0">
              <w:rPr>
                <w:color w:val="000000"/>
                <w:sz w:val="22"/>
                <w:szCs w:val="22"/>
              </w:rPr>
              <w:t>0.197</w:t>
            </w:r>
          </w:p>
        </w:tc>
      </w:tr>
      <w:tr w:rsidR="00B11759" w:rsidRPr="006226B0" w14:paraId="2CB5C762" w14:textId="77777777">
        <w:trPr>
          <w:trHeight w:val="368"/>
        </w:trPr>
        <w:tc>
          <w:tcPr>
            <w:tcW w:w="3809" w:type="dxa"/>
            <w:tcBorders>
              <w:top w:val="nil"/>
              <w:left w:val="nil"/>
              <w:right w:val="nil"/>
            </w:tcBorders>
            <w:shd w:val="clear" w:color="auto" w:fill="auto"/>
            <w:vAlign w:val="bottom"/>
          </w:tcPr>
          <w:p w14:paraId="52C4E236" w14:textId="77777777" w:rsidR="00B11759" w:rsidRPr="006226B0" w:rsidRDefault="0086311F">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66271DE3" w14:textId="77777777" w:rsidR="00B11759" w:rsidRPr="006226B0" w:rsidRDefault="0086311F">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05B2795E" w14:textId="77777777" w:rsidR="00B11759" w:rsidRPr="006226B0" w:rsidRDefault="0086311F">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2AE6ADD8" w14:textId="77777777" w:rsidR="00B11759" w:rsidRPr="006226B0" w:rsidRDefault="00B11759">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6EA7EEC3" w14:textId="77777777" w:rsidR="00B11759" w:rsidRPr="006226B0" w:rsidRDefault="0086311F">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3B7FB0FE" w14:textId="77777777" w:rsidR="00B11759" w:rsidRPr="006226B0" w:rsidRDefault="0086311F">
            <w:pPr>
              <w:spacing w:after="0" w:line="240" w:lineRule="auto"/>
              <w:jc w:val="right"/>
              <w:rPr>
                <w:color w:val="000000"/>
                <w:sz w:val="22"/>
                <w:szCs w:val="22"/>
              </w:rPr>
            </w:pPr>
            <w:r w:rsidRPr="006226B0">
              <w:rPr>
                <w:color w:val="000000"/>
                <w:sz w:val="22"/>
                <w:szCs w:val="22"/>
              </w:rPr>
              <w:t>0.198</w:t>
            </w:r>
          </w:p>
        </w:tc>
      </w:tr>
      <w:tr w:rsidR="00B11759" w:rsidRPr="006226B0" w14:paraId="095B2603" w14:textId="77777777">
        <w:trPr>
          <w:trHeight w:val="368"/>
        </w:trPr>
        <w:tc>
          <w:tcPr>
            <w:tcW w:w="3809" w:type="dxa"/>
            <w:tcBorders>
              <w:top w:val="nil"/>
              <w:left w:val="nil"/>
              <w:bottom w:val="single" w:sz="4" w:space="0" w:color="000000"/>
              <w:right w:val="nil"/>
            </w:tcBorders>
            <w:shd w:val="clear" w:color="auto" w:fill="auto"/>
            <w:vAlign w:val="bottom"/>
          </w:tcPr>
          <w:p w14:paraId="54AEBC8A" w14:textId="77777777" w:rsidR="00B11759" w:rsidRPr="006226B0" w:rsidRDefault="0086311F">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4E83CDFA" w14:textId="77777777" w:rsidR="00B11759" w:rsidRPr="006226B0" w:rsidRDefault="0086311F">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3181D37A" w14:textId="77777777" w:rsidR="00B11759" w:rsidRPr="006226B0" w:rsidRDefault="0086311F">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5C9AB920" w14:textId="77777777" w:rsidR="00B11759" w:rsidRPr="006226B0" w:rsidRDefault="00B11759">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36BCD73E" w14:textId="77777777" w:rsidR="00B11759" w:rsidRPr="006226B0" w:rsidRDefault="0086311F">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059A3E78" w14:textId="77777777" w:rsidR="00B11759" w:rsidRPr="006226B0" w:rsidRDefault="0086311F">
            <w:pPr>
              <w:spacing w:after="0" w:line="240" w:lineRule="auto"/>
              <w:jc w:val="right"/>
              <w:rPr>
                <w:color w:val="000000"/>
                <w:sz w:val="22"/>
                <w:szCs w:val="22"/>
              </w:rPr>
            </w:pPr>
            <w:r w:rsidRPr="006226B0">
              <w:rPr>
                <w:color w:val="000000"/>
                <w:sz w:val="22"/>
                <w:szCs w:val="22"/>
              </w:rPr>
              <w:t>0.208</w:t>
            </w:r>
          </w:p>
        </w:tc>
      </w:tr>
    </w:tbl>
    <w:p w14:paraId="08CDFF36" w14:textId="77777777" w:rsidR="00B11759" w:rsidRPr="006226B0" w:rsidRDefault="00B11759"/>
    <w:sectPr w:rsidR="00B11759" w:rsidRPr="006226B0">
      <w:pgSz w:w="12240" w:h="15840"/>
      <w:pgMar w:top="1440" w:right="1440" w:bottom="1440" w:left="144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Lisa.Crozier" w:date="2020-04-23T17:15:00Z" w:initials="L">
    <w:p w14:paraId="29AF09A9" w14:textId="77777777" w:rsidR="00B166D4" w:rsidRDefault="00B166D4">
      <w:pPr>
        <w:pStyle w:val="CommentText"/>
      </w:pPr>
      <w:r>
        <w:rPr>
          <w:rStyle w:val="CommentReference"/>
        </w:rPr>
        <w:annotationRef/>
      </w:r>
      <w:r>
        <w:t>Maybe there just weren’t enough late arrivers to capture this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AF09A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sa.Crozier">
    <w15:presenceInfo w15:providerId="None" w15:userId="Lisa.Crozier"/>
  </w15:person>
  <w15:person w15:author="Brandon.Chasco">
    <w15:presenceInfo w15:providerId="None" w15:userId="Brandon.Cha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44DBE"/>
    <w:rsid w:val="00050B1B"/>
    <w:rsid w:val="000C3BB6"/>
    <w:rsid w:val="001D5C1D"/>
    <w:rsid w:val="00293ABB"/>
    <w:rsid w:val="002A74FF"/>
    <w:rsid w:val="00307FE4"/>
    <w:rsid w:val="003169D1"/>
    <w:rsid w:val="00366A3C"/>
    <w:rsid w:val="004023BA"/>
    <w:rsid w:val="004A7965"/>
    <w:rsid w:val="004B71C1"/>
    <w:rsid w:val="00507270"/>
    <w:rsid w:val="00551756"/>
    <w:rsid w:val="00571447"/>
    <w:rsid w:val="005B101B"/>
    <w:rsid w:val="005C1F04"/>
    <w:rsid w:val="005D702A"/>
    <w:rsid w:val="005F274C"/>
    <w:rsid w:val="006226B0"/>
    <w:rsid w:val="00627797"/>
    <w:rsid w:val="007F168A"/>
    <w:rsid w:val="007F1B91"/>
    <w:rsid w:val="00834E94"/>
    <w:rsid w:val="00844132"/>
    <w:rsid w:val="0086311F"/>
    <w:rsid w:val="0096025E"/>
    <w:rsid w:val="009A4CF9"/>
    <w:rsid w:val="009C4A6B"/>
    <w:rsid w:val="009C72EE"/>
    <w:rsid w:val="009D5DB1"/>
    <w:rsid w:val="009E6CAD"/>
    <w:rsid w:val="00A106AC"/>
    <w:rsid w:val="00A5509C"/>
    <w:rsid w:val="00A770B9"/>
    <w:rsid w:val="00B11759"/>
    <w:rsid w:val="00B166D4"/>
    <w:rsid w:val="00B23980"/>
    <w:rsid w:val="00BA3996"/>
    <w:rsid w:val="00C05905"/>
    <w:rsid w:val="00CA24E4"/>
    <w:rsid w:val="00CD53A9"/>
    <w:rsid w:val="00D44A2D"/>
    <w:rsid w:val="00DF1D84"/>
    <w:rsid w:val="00DF59D3"/>
    <w:rsid w:val="00E25C43"/>
    <w:rsid w:val="00E70BDE"/>
    <w:rsid w:val="00EA59A6"/>
    <w:rsid w:val="00F0746D"/>
    <w:rsid w:val="00F106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www.nwfsc.noaa.gov/oceanconditions" TargetMode="External"/><Relationship Id="rId13" Type="http://schemas.openxmlformats.org/officeDocument/2006/relationships/image" Target="media/image5.tif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hyperlink" Target="http://www.cbr.washington.edu/dart/cs/data/nmfs_sar/" TargetMode="Externa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F48F9-14CD-4887-B70A-227960C67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0</Pages>
  <Words>18519</Words>
  <Characters>105559</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3</cp:revision>
  <dcterms:created xsi:type="dcterms:W3CDTF">2020-04-29T22:48:00Z</dcterms:created>
  <dcterms:modified xsi:type="dcterms:W3CDTF">2020-04-29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8jJuVqpz"/&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